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E7C8F" w14:textId="59B0FFD5" w:rsidR="001D2F05" w:rsidRDefault="001D2F05">
      <w:pPr>
        <w:spacing w:line="259" w:lineRule="auto"/>
        <w:rPr>
          <w:rFonts w:ascii="TimesNewRomanPSMT" w:hAnsi="TimesNewRomanPSMT" w:cs="TimesNewRomanPSMT"/>
          <w:sz w:val="24"/>
          <w:szCs w:val="24"/>
        </w:rPr>
      </w:pPr>
      <w:r>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21A884F1" w14:textId="126EBD83" w:rsidR="00261B3A"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554752" w:history="1">
            <w:r w:rsidR="00261B3A" w:rsidRPr="002E6B2A">
              <w:rPr>
                <w:rStyle w:val="Hyperlink"/>
                <w:noProof/>
              </w:rPr>
              <w:t>1</w:t>
            </w:r>
            <w:r w:rsidR="00261B3A">
              <w:rPr>
                <w:rFonts w:asciiTheme="minorHAnsi" w:eastAsiaTheme="minorEastAsia" w:hAnsiTheme="minorHAnsi"/>
                <w:noProof/>
                <w:lang w:eastAsia="de-DE"/>
              </w:rPr>
              <w:tab/>
            </w:r>
            <w:r w:rsidR="00261B3A" w:rsidRPr="002E6B2A">
              <w:rPr>
                <w:rStyle w:val="Hyperlink"/>
                <w:noProof/>
              </w:rPr>
              <w:t>Einführung</w:t>
            </w:r>
            <w:r w:rsidR="00261B3A">
              <w:rPr>
                <w:noProof/>
                <w:webHidden/>
              </w:rPr>
              <w:tab/>
            </w:r>
            <w:r w:rsidR="00261B3A">
              <w:rPr>
                <w:noProof/>
                <w:webHidden/>
              </w:rPr>
              <w:fldChar w:fldCharType="begin"/>
            </w:r>
            <w:r w:rsidR="00261B3A">
              <w:rPr>
                <w:noProof/>
                <w:webHidden/>
              </w:rPr>
              <w:instrText xml:space="preserve"> PAGEREF _Toc522554752 \h </w:instrText>
            </w:r>
            <w:r w:rsidR="00261B3A">
              <w:rPr>
                <w:noProof/>
                <w:webHidden/>
              </w:rPr>
            </w:r>
            <w:r w:rsidR="00261B3A">
              <w:rPr>
                <w:noProof/>
                <w:webHidden/>
              </w:rPr>
              <w:fldChar w:fldCharType="separate"/>
            </w:r>
            <w:r w:rsidR="00AE256F">
              <w:rPr>
                <w:noProof/>
                <w:webHidden/>
              </w:rPr>
              <w:t>3</w:t>
            </w:r>
            <w:r w:rsidR="00261B3A">
              <w:rPr>
                <w:noProof/>
                <w:webHidden/>
              </w:rPr>
              <w:fldChar w:fldCharType="end"/>
            </w:r>
          </w:hyperlink>
        </w:p>
        <w:p w14:paraId="5900E698" w14:textId="31FEAFC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3" w:history="1">
            <w:r w:rsidRPr="002E6B2A">
              <w:rPr>
                <w:rStyle w:val="Hyperlink"/>
                <w:noProof/>
              </w:rPr>
              <w:t>1.1</w:t>
            </w:r>
            <w:r>
              <w:rPr>
                <w:rFonts w:asciiTheme="minorHAnsi" w:eastAsiaTheme="minorEastAsia" w:hAnsiTheme="minorHAnsi"/>
                <w:noProof/>
                <w:lang w:eastAsia="de-DE"/>
              </w:rPr>
              <w:tab/>
            </w:r>
            <w:r w:rsidRPr="002E6B2A">
              <w:rPr>
                <w:rStyle w:val="Hyperlink"/>
                <w:noProof/>
              </w:rPr>
              <w:t>Was ist Kaggle</w:t>
            </w:r>
            <w:r>
              <w:rPr>
                <w:noProof/>
                <w:webHidden/>
              </w:rPr>
              <w:tab/>
            </w:r>
            <w:r>
              <w:rPr>
                <w:noProof/>
                <w:webHidden/>
              </w:rPr>
              <w:fldChar w:fldCharType="begin"/>
            </w:r>
            <w:r>
              <w:rPr>
                <w:noProof/>
                <w:webHidden/>
              </w:rPr>
              <w:instrText xml:space="preserve"> PAGEREF _Toc522554753 \h </w:instrText>
            </w:r>
            <w:r>
              <w:rPr>
                <w:noProof/>
                <w:webHidden/>
              </w:rPr>
            </w:r>
            <w:r>
              <w:rPr>
                <w:noProof/>
                <w:webHidden/>
              </w:rPr>
              <w:fldChar w:fldCharType="separate"/>
            </w:r>
            <w:r w:rsidR="00AE256F">
              <w:rPr>
                <w:noProof/>
                <w:webHidden/>
              </w:rPr>
              <w:t>3</w:t>
            </w:r>
            <w:r>
              <w:rPr>
                <w:noProof/>
                <w:webHidden/>
              </w:rPr>
              <w:fldChar w:fldCharType="end"/>
            </w:r>
          </w:hyperlink>
        </w:p>
        <w:p w14:paraId="129B3548" w14:textId="2A80D34A"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4" w:history="1">
            <w:r w:rsidRPr="002E6B2A">
              <w:rPr>
                <w:rStyle w:val="Hyperlink"/>
                <w:noProof/>
              </w:rPr>
              <w:t>1.2</w:t>
            </w:r>
            <w:r>
              <w:rPr>
                <w:rFonts w:asciiTheme="minorHAnsi" w:eastAsiaTheme="minorEastAsia" w:hAnsiTheme="minorHAnsi"/>
                <w:noProof/>
                <w:lang w:eastAsia="de-DE"/>
              </w:rPr>
              <w:tab/>
            </w:r>
            <w:r w:rsidRPr="002E6B2A">
              <w:rPr>
                <w:rStyle w:val="Hyperlink"/>
                <w:noProof/>
              </w:rPr>
              <w:t>Was ist die Winton Stock Market Challenge</w:t>
            </w:r>
            <w:r>
              <w:rPr>
                <w:noProof/>
                <w:webHidden/>
              </w:rPr>
              <w:tab/>
            </w:r>
            <w:r>
              <w:rPr>
                <w:noProof/>
                <w:webHidden/>
              </w:rPr>
              <w:fldChar w:fldCharType="begin"/>
            </w:r>
            <w:r>
              <w:rPr>
                <w:noProof/>
                <w:webHidden/>
              </w:rPr>
              <w:instrText xml:space="preserve"> PAGEREF _Toc522554754 \h </w:instrText>
            </w:r>
            <w:r>
              <w:rPr>
                <w:noProof/>
                <w:webHidden/>
              </w:rPr>
            </w:r>
            <w:r>
              <w:rPr>
                <w:noProof/>
                <w:webHidden/>
              </w:rPr>
              <w:fldChar w:fldCharType="separate"/>
            </w:r>
            <w:r w:rsidR="00AE256F">
              <w:rPr>
                <w:noProof/>
                <w:webHidden/>
              </w:rPr>
              <w:t>4</w:t>
            </w:r>
            <w:r>
              <w:rPr>
                <w:noProof/>
                <w:webHidden/>
              </w:rPr>
              <w:fldChar w:fldCharType="end"/>
            </w:r>
          </w:hyperlink>
        </w:p>
        <w:p w14:paraId="6757B963" w14:textId="662B5F9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5" w:history="1">
            <w:r w:rsidRPr="002E6B2A">
              <w:rPr>
                <w:rStyle w:val="Hyperlink"/>
                <w:noProof/>
              </w:rPr>
              <w:t>1.3</w:t>
            </w:r>
            <w:r>
              <w:rPr>
                <w:rFonts w:asciiTheme="minorHAnsi" w:eastAsiaTheme="minorEastAsia" w:hAnsiTheme="minorHAnsi"/>
                <w:noProof/>
                <w:lang w:eastAsia="de-DE"/>
              </w:rPr>
              <w:tab/>
            </w:r>
            <w:r w:rsidRPr="002E6B2A">
              <w:rPr>
                <w:rStyle w:val="Hyperlink"/>
                <w:noProof/>
              </w:rPr>
              <w:t>Was ist die Forschungslücke</w:t>
            </w:r>
            <w:r>
              <w:rPr>
                <w:noProof/>
                <w:webHidden/>
              </w:rPr>
              <w:tab/>
            </w:r>
            <w:r>
              <w:rPr>
                <w:noProof/>
                <w:webHidden/>
              </w:rPr>
              <w:fldChar w:fldCharType="begin"/>
            </w:r>
            <w:r>
              <w:rPr>
                <w:noProof/>
                <w:webHidden/>
              </w:rPr>
              <w:instrText xml:space="preserve"> PAGEREF _Toc522554755 \h </w:instrText>
            </w:r>
            <w:r>
              <w:rPr>
                <w:noProof/>
                <w:webHidden/>
              </w:rPr>
            </w:r>
            <w:r>
              <w:rPr>
                <w:noProof/>
                <w:webHidden/>
              </w:rPr>
              <w:fldChar w:fldCharType="separate"/>
            </w:r>
            <w:r w:rsidR="00AE256F">
              <w:rPr>
                <w:noProof/>
                <w:webHidden/>
              </w:rPr>
              <w:t>6</w:t>
            </w:r>
            <w:r>
              <w:rPr>
                <w:noProof/>
                <w:webHidden/>
              </w:rPr>
              <w:fldChar w:fldCharType="end"/>
            </w:r>
          </w:hyperlink>
        </w:p>
        <w:p w14:paraId="2B6FE794" w14:textId="7DEF61DC"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56" w:history="1">
            <w:r w:rsidRPr="002E6B2A">
              <w:rPr>
                <w:rStyle w:val="Hyperlink"/>
                <w:noProof/>
              </w:rPr>
              <w:t>2</w:t>
            </w:r>
            <w:r>
              <w:rPr>
                <w:rFonts w:asciiTheme="minorHAnsi" w:eastAsiaTheme="minorEastAsia" w:hAnsiTheme="minorHAnsi"/>
                <w:noProof/>
                <w:lang w:eastAsia="de-DE"/>
              </w:rPr>
              <w:tab/>
            </w:r>
            <w:r w:rsidRPr="002E6B2A">
              <w:rPr>
                <w:rStyle w:val="Hyperlink"/>
                <w:noProof/>
              </w:rPr>
              <w:t>Ein Blick auf die Daten</w:t>
            </w:r>
            <w:r>
              <w:rPr>
                <w:noProof/>
                <w:webHidden/>
              </w:rPr>
              <w:tab/>
            </w:r>
            <w:r>
              <w:rPr>
                <w:noProof/>
                <w:webHidden/>
              </w:rPr>
              <w:fldChar w:fldCharType="begin"/>
            </w:r>
            <w:r>
              <w:rPr>
                <w:noProof/>
                <w:webHidden/>
              </w:rPr>
              <w:instrText xml:space="preserve"> PAGEREF _Toc522554756 \h </w:instrText>
            </w:r>
            <w:r>
              <w:rPr>
                <w:noProof/>
                <w:webHidden/>
              </w:rPr>
            </w:r>
            <w:r>
              <w:rPr>
                <w:noProof/>
                <w:webHidden/>
              </w:rPr>
              <w:fldChar w:fldCharType="separate"/>
            </w:r>
            <w:r w:rsidR="00AE256F">
              <w:rPr>
                <w:noProof/>
                <w:webHidden/>
              </w:rPr>
              <w:t>7</w:t>
            </w:r>
            <w:r>
              <w:rPr>
                <w:noProof/>
                <w:webHidden/>
              </w:rPr>
              <w:fldChar w:fldCharType="end"/>
            </w:r>
          </w:hyperlink>
        </w:p>
        <w:p w14:paraId="7F13DFB8" w14:textId="479244E4"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7" w:history="1">
            <w:r w:rsidRPr="002E6B2A">
              <w:rPr>
                <w:rStyle w:val="Hyperlink"/>
                <w:noProof/>
              </w:rPr>
              <w:t>2.1</w:t>
            </w:r>
            <w:r>
              <w:rPr>
                <w:rFonts w:asciiTheme="minorHAnsi" w:eastAsiaTheme="minorEastAsia" w:hAnsiTheme="minorHAnsi"/>
                <w:noProof/>
                <w:lang w:eastAsia="de-DE"/>
              </w:rPr>
              <w:tab/>
            </w:r>
            <w:r w:rsidRPr="002E6B2A">
              <w:rPr>
                <w:rStyle w:val="Hyperlink"/>
                <w:noProof/>
              </w:rPr>
              <w:t>Daten erklären</w:t>
            </w:r>
            <w:r>
              <w:rPr>
                <w:noProof/>
                <w:webHidden/>
              </w:rPr>
              <w:tab/>
            </w:r>
            <w:r>
              <w:rPr>
                <w:noProof/>
                <w:webHidden/>
              </w:rPr>
              <w:fldChar w:fldCharType="begin"/>
            </w:r>
            <w:r>
              <w:rPr>
                <w:noProof/>
                <w:webHidden/>
              </w:rPr>
              <w:instrText xml:space="preserve"> PAGEREF _Toc522554757 \h </w:instrText>
            </w:r>
            <w:r>
              <w:rPr>
                <w:noProof/>
                <w:webHidden/>
              </w:rPr>
            </w:r>
            <w:r>
              <w:rPr>
                <w:noProof/>
                <w:webHidden/>
              </w:rPr>
              <w:fldChar w:fldCharType="separate"/>
            </w:r>
            <w:r w:rsidR="00AE256F">
              <w:rPr>
                <w:noProof/>
                <w:webHidden/>
              </w:rPr>
              <w:t>7</w:t>
            </w:r>
            <w:r>
              <w:rPr>
                <w:noProof/>
                <w:webHidden/>
              </w:rPr>
              <w:fldChar w:fldCharType="end"/>
            </w:r>
          </w:hyperlink>
        </w:p>
        <w:p w14:paraId="387A9692" w14:textId="628D4AE2"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8" w:history="1">
            <w:r w:rsidRPr="002E6B2A">
              <w:rPr>
                <w:rStyle w:val="Hyperlink"/>
                <w:noProof/>
              </w:rPr>
              <w:t>2.2</w:t>
            </w:r>
            <w:r>
              <w:rPr>
                <w:rFonts w:asciiTheme="minorHAnsi" w:eastAsiaTheme="minorEastAsia" w:hAnsiTheme="minorHAnsi"/>
                <w:noProof/>
                <w:lang w:eastAsia="de-DE"/>
              </w:rPr>
              <w:tab/>
            </w:r>
            <w:r w:rsidRPr="002E6B2A">
              <w:rPr>
                <w:rStyle w:val="Hyperlink"/>
                <w:noProof/>
              </w:rPr>
              <w:t>EDA/Descriptive Statistik</w:t>
            </w:r>
            <w:r>
              <w:rPr>
                <w:noProof/>
                <w:webHidden/>
              </w:rPr>
              <w:tab/>
            </w:r>
            <w:r>
              <w:rPr>
                <w:noProof/>
                <w:webHidden/>
              </w:rPr>
              <w:fldChar w:fldCharType="begin"/>
            </w:r>
            <w:r>
              <w:rPr>
                <w:noProof/>
                <w:webHidden/>
              </w:rPr>
              <w:instrText xml:space="preserve"> PAGEREF _Toc522554758 \h </w:instrText>
            </w:r>
            <w:r>
              <w:rPr>
                <w:noProof/>
                <w:webHidden/>
              </w:rPr>
            </w:r>
            <w:r>
              <w:rPr>
                <w:noProof/>
                <w:webHidden/>
              </w:rPr>
              <w:fldChar w:fldCharType="separate"/>
            </w:r>
            <w:r w:rsidR="00AE256F">
              <w:rPr>
                <w:noProof/>
                <w:webHidden/>
              </w:rPr>
              <w:t>9</w:t>
            </w:r>
            <w:r>
              <w:rPr>
                <w:noProof/>
                <w:webHidden/>
              </w:rPr>
              <w:fldChar w:fldCharType="end"/>
            </w:r>
          </w:hyperlink>
        </w:p>
        <w:p w14:paraId="51EF3B46" w14:textId="52B34F66"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59" w:history="1">
            <w:r w:rsidRPr="002E6B2A">
              <w:rPr>
                <w:rStyle w:val="Hyperlink"/>
                <w:noProof/>
              </w:rPr>
              <w:t>2.2.1</w:t>
            </w:r>
            <w:r>
              <w:rPr>
                <w:rFonts w:asciiTheme="minorHAnsi" w:eastAsiaTheme="minorEastAsia" w:hAnsiTheme="minorHAnsi"/>
                <w:noProof/>
                <w:lang w:eastAsia="de-DE"/>
              </w:rPr>
              <w:tab/>
            </w:r>
            <w:r w:rsidRPr="002E6B2A">
              <w:rPr>
                <w:rStyle w:val="Hyperlink"/>
                <w:noProof/>
              </w:rPr>
              <w:t>Feature 7</w:t>
            </w:r>
            <w:r>
              <w:rPr>
                <w:noProof/>
                <w:webHidden/>
              </w:rPr>
              <w:tab/>
            </w:r>
            <w:r>
              <w:rPr>
                <w:noProof/>
                <w:webHidden/>
              </w:rPr>
              <w:fldChar w:fldCharType="begin"/>
            </w:r>
            <w:r>
              <w:rPr>
                <w:noProof/>
                <w:webHidden/>
              </w:rPr>
              <w:instrText xml:space="preserve"> PAGEREF _Toc522554759 \h </w:instrText>
            </w:r>
            <w:r>
              <w:rPr>
                <w:noProof/>
                <w:webHidden/>
              </w:rPr>
            </w:r>
            <w:r>
              <w:rPr>
                <w:noProof/>
                <w:webHidden/>
              </w:rPr>
              <w:fldChar w:fldCharType="separate"/>
            </w:r>
            <w:r w:rsidR="00AE256F">
              <w:rPr>
                <w:noProof/>
                <w:webHidden/>
              </w:rPr>
              <w:t>9</w:t>
            </w:r>
            <w:r>
              <w:rPr>
                <w:noProof/>
                <w:webHidden/>
              </w:rPr>
              <w:fldChar w:fldCharType="end"/>
            </w:r>
          </w:hyperlink>
        </w:p>
        <w:p w14:paraId="61C1DD45" w14:textId="668BF5F3"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0" w:history="1">
            <w:r w:rsidRPr="002E6B2A">
              <w:rPr>
                <w:rStyle w:val="Hyperlink"/>
                <w:noProof/>
              </w:rPr>
              <w:t>2.2.2</w:t>
            </w:r>
            <w:r>
              <w:rPr>
                <w:rFonts w:asciiTheme="minorHAnsi" w:eastAsiaTheme="minorEastAsia" w:hAnsiTheme="minorHAnsi"/>
                <w:noProof/>
                <w:lang w:eastAsia="de-DE"/>
              </w:rPr>
              <w:tab/>
            </w:r>
            <w:r w:rsidRPr="002E6B2A">
              <w:rPr>
                <w:rStyle w:val="Hyperlink"/>
                <w:noProof/>
              </w:rPr>
              <w:t>Feature 5</w:t>
            </w:r>
            <w:r>
              <w:rPr>
                <w:noProof/>
                <w:webHidden/>
              </w:rPr>
              <w:tab/>
            </w:r>
            <w:r>
              <w:rPr>
                <w:noProof/>
                <w:webHidden/>
              </w:rPr>
              <w:fldChar w:fldCharType="begin"/>
            </w:r>
            <w:r>
              <w:rPr>
                <w:noProof/>
                <w:webHidden/>
              </w:rPr>
              <w:instrText xml:space="preserve"> PAGEREF _Toc522554760 \h </w:instrText>
            </w:r>
            <w:r>
              <w:rPr>
                <w:noProof/>
                <w:webHidden/>
              </w:rPr>
            </w:r>
            <w:r>
              <w:rPr>
                <w:noProof/>
                <w:webHidden/>
              </w:rPr>
              <w:fldChar w:fldCharType="separate"/>
            </w:r>
            <w:r w:rsidR="00AE256F">
              <w:rPr>
                <w:noProof/>
                <w:webHidden/>
              </w:rPr>
              <w:t>11</w:t>
            </w:r>
            <w:r>
              <w:rPr>
                <w:noProof/>
                <w:webHidden/>
              </w:rPr>
              <w:fldChar w:fldCharType="end"/>
            </w:r>
          </w:hyperlink>
        </w:p>
        <w:p w14:paraId="65528F09" w14:textId="73BB890D"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1" w:history="1">
            <w:r w:rsidRPr="002E6B2A">
              <w:rPr>
                <w:rStyle w:val="Hyperlink"/>
                <w:noProof/>
              </w:rPr>
              <w:t>2.2.3</w:t>
            </w:r>
            <w:r>
              <w:rPr>
                <w:rFonts w:asciiTheme="minorHAnsi" w:eastAsiaTheme="minorEastAsia" w:hAnsiTheme="minorHAnsi"/>
                <w:noProof/>
                <w:lang w:eastAsia="de-DE"/>
              </w:rPr>
              <w:tab/>
            </w:r>
            <w:r w:rsidRPr="002E6B2A">
              <w:rPr>
                <w:rStyle w:val="Hyperlink"/>
                <w:noProof/>
              </w:rPr>
              <w:t>Zeitreihen und Renditen</w:t>
            </w:r>
            <w:r>
              <w:rPr>
                <w:noProof/>
                <w:webHidden/>
              </w:rPr>
              <w:tab/>
            </w:r>
            <w:r>
              <w:rPr>
                <w:noProof/>
                <w:webHidden/>
              </w:rPr>
              <w:fldChar w:fldCharType="begin"/>
            </w:r>
            <w:r>
              <w:rPr>
                <w:noProof/>
                <w:webHidden/>
              </w:rPr>
              <w:instrText xml:space="preserve"> PAGEREF _Toc522554761 \h </w:instrText>
            </w:r>
            <w:r>
              <w:rPr>
                <w:noProof/>
                <w:webHidden/>
              </w:rPr>
            </w:r>
            <w:r>
              <w:rPr>
                <w:noProof/>
                <w:webHidden/>
              </w:rPr>
              <w:fldChar w:fldCharType="separate"/>
            </w:r>
            <w:r w:rsidR="00AE256F">
              <w:rPr>
                <w:noProof/>
                <w:webHidden/>
              </w:rPr>
              <w:t>11</w:t>
            </w:r>
            <w:r>
              <w:rPr>
                <w:noProof/>
                <w:webHidden/>
              </w:rPr>
              <w:fldChar w:fldCharType="end"/>
            </w:r>
          </w:hyperlink>
        </w:p>
        <w:p w14:paraId="2B46267C" w14:textId="312FEDF2"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62" w:history="1">
            <w:r w:rsidRPr="002E6B2A">
              <w:rPr>
                <w:rStyle w:val="Hyperlink"/>
                <w:noProof/>
              </w:rPr>
              <w:t>3</w:t>
            </w:r>
            <w:r>
              <w:rPr>
                <w:rFonts w:asciiTheme="minorHAnsi" w:eastAsiaTheme="minorEastAsia" w:hAnsiTheme="minorHAnsi"/>
                <w:noProof/>
                <w:lang w:eastAsia="de-DE"/>
              </w:rPr>
              <w:tab/>
            </w:r>
            <w:r w:rsidRPr="002E6B2A">
              <w:rPr>
                <w:rStyle w:val="Hyperlink"/>
                <w:noProof/>
              </w:rPr>
              <w:t>Methodik</w:t>
            </w:r>
            <w:r>
              <w:rPr>
                <w:noProof/>
                <w:webHidden/>
              </w:rPr>
              <w:tab/>
            </w:r>
            <w:r>
              <w:rPr>
                <w:noProof/>
                <w:webHidden/>
              </w:rPr>
              <w:fldChar w:fldCharType="begin"/>
            </w:r>
            <w:r>
              <w:rPr>
                <w:noProof/>
                <w:webHidden/>
              </w:rPr>
              <w:instrText xml:space="preserve"> PAGEREF _Toc522554762 \h </w:instrText>
            </w:r>
            <w:r>
              <w:rPr>
                <w:noProof/>
                <w:webHidden/>
              </w:rPr>
            </w:r>
            <w:r>
              <w:rPr>
                <w:noProof/>
                <w:webHidden/>
              </w:rPr>
              <w:fldChar w:fldCharType="separate"/>
            </w:r>
            <w:r w:rsidR="00AE256F">
              <w:rPr>
                <w:noProof/>
                <w:webHidden/>
              </w:rPr>
              <w:t>15</w:t>
            </w:r>
            <w:r>
              <w:rPr>
                <w:noProof/>
                <w:webHidden/>
              </w:rPr>
              <w:fldChar w:fldCharType="end"/>
            </w:r>
          </w:hyperlink>
        </w:p>
        <w:p w14:paraId="3D3F3133" w14:textId="193CE38C"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3" w:history="1">
            <w:r w:rsidRPr="002E6B2A">
              <w:rPr>
                <w:rStyle w:val="Hyperlink"/>
                <w:noProof/>
              </w:rPr>
              <w:t>3.1</w:t>
            </w:r>
            <w:r>
              <w:rPr>
                <w:rFonts w:asciiTheme="minorHAnsi" w:eastAsiaTheme="minorEastAsia" w:hAnsiTheme="minorHAnsi"/>
                <w:noProof/>
                <w:lang w:eastAsia="de-DE"/>
              </w:rPr>
              <w:tab/>
            </w:r>
            <w:r w:rsidRPr="002E6B2A">
              <w:rPr>
                <w:rStyle w:val="Hyperlink"/>
                <w:noProof/>
              </w:rPr>
              <w:t>Allgemeines Vorgehen</w:t>
            </w:r>
            <w:r>
              <w:rPr>
                <w:noProof/>
                <w:webHidden/>
              </w:rPr>
              <w:tab/>
            </w:r>
            <w:r>
              <w:rPr>
                <w:noProof/>
                <w:webHidden/>
              </w:rPr>
              <w:fldChar w:fldCharType="begin"/>
            </w:r>
            <w:r>
              <w:rPr>
                <w:noProof/>
                <w:webHidden/>
              </w:rPr>
              <w:instrText xml:space="preserve"> PAGEREF _Toc522554763 \h </w:instrText>
            </w:r>
            <w:r>
              <w:rPr>
                <w:noProof/>
                <w:webHidden/>
              </w:rPr>
            </w:r>
            <w:r>
              <w:rPr>
                <w:noProof/>
                <w:webHidden/>
              </w:rPr>
              <w:fldChar w:fldCharType="separate"/>
            </w:r>
            <w:r w:rsidR="00AE256F">
              <w:rPr>
                <w:noProof/>
                <w:webHidden/>
              </w:rPr>
              <w:t>15</w:t>
            </w:r>
            <w:r>
              <w:rPr>
                <w:noProof/>
                <w:webHidden/>
              </w:rPr>
              <w:fldChar w:fldCharType="end"/>
            </w:r>
          </w:hyperlink>
        </w:p>
        <w:p w14:paraId="3C4F3650" w14:textId="1A0D493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4" w:history="1">
            <w:r w:rsidRPr="002E6B2A">
              <w:rPr>
                <w:rStyle w:val="Hyperlink"/>
                <w:noProof/>
              </w:rPr>
              <w:t>3.2</w:t>
            </w:r>
            <w:r>
              <w:rPr>
                <w:rFonts w:asciiTheme="minorHAnsi" w:eastAsiaTheme="minorEastAsia" w:hAnsiTheme="minorHAnsi"/>
                <w:noProof/>
                <w:lang w:eastAsia="de-DE"/>
              </w:rPr>
              <w:tab/>
            </w:r>
            <w:r w:rsidRPr="002E6B2A">
              <w:rPr>
                <w:rStyle w:val="Hyperlink"/>
                <w:noProof/>
              </w:rPr>
              <w:t>Benchmarks/ZeroBenchmark</w:t>
            </w:r>
            <w:r>
              <w:rPr>
                <w:noProof/>
                <w:webHidden/>
              </w:rPr>
              <w:tab/>
            </w:r>
            <w:r>
              <w:rPr>
                <w:noProof/>
                <w:webHidden/>
              </w:rPr>
              <w:fldChar w:fldCharType="begin"/>
            </w:r>
            <w:r>
              <w:rPr>
                <w:noProof/>
                <w:webHidden/>
              </w:rPr>
              <w:instrText xml:space="preserve"> PAGEREF _Toc522554764 \h </w:instrText>
            </w:r>
            <w:r>
              <w:rPr>
                <w:noProof/>
                <w:webHidden/>
              </w:rPr>
            </w:r>
            <w:r>
              <w:rPr>
                <w:noProof/>
                <w:webHidden/>
              </w:rPr>
              <w:fldChar w:fldCharType="separate"/>
            </w:r>
            <w:r w:rsidR="00AE256F">
              <w:rPr>
                <w:noProof/>
                <w:webHidden/>
              </w:rPr>
              <w:t>16</w:t>
            </w:r>
            <w:r>
              <w:rPr>
                <w:noProof/>
                <w:webHidden/>
              </w:rPr>
              <w:fldChar w:fldCharType="end"/>
            </w:r>
          </w:hyperlink>
        </w:p>
        <w:p w14:paraId="45E36B29" w14:textId="3D22B34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5" w:history="1">
            <w:r w:rsidRPr="002E6B2A">
              <w:rPr>
                <w:rStyle w:val="Hyperlink"/>
                <w:noProof/>
              </w:rPr>
              <w:t>3.3</w:t>
            </w:r>
            <w:r>
              <w:rPr>
                <w:rFonts w:asciiTheme="minorHAnsi" w:eastAsiaTheme="minorEastAsia" w:hAnsiTheme="minorHAnsi"/>
                <w:noProof/>
                <w:lang w:eastAsia="de-DE"/>
              </w:rPr>
              <w:tab/>
            </w:r>
            <w:r w:rsidRPr="002E6B2A">
              <w:rPr>
                <w:rStyle w:val="Hyperlink"/>
                <w:noProof/>
              </w:rPr>
              <w:t>Base Models</w:t>
            </w:r>
            <w:r>
              <w:rPr>
                <w:noProof/>
                <w:webHidden/>
              </w:rPr>
              <w:tab/>
            </w:r>
            <w:r>
              <w:rPr>
                <w:noProof/>
                <w:webHidden/>
              </w:rPr>
              <w:fldChar w:fldCharType="begin"/>
            </w:r>
            <w:r>
              <w:rPr>
                <w:noProof/>
                <w:webHidden/>
              </w:rPr>
              <w:instrText xml:space="preserve"> PAGEREF _Toc522554765 \h </w:instrText>
            </w:r>
            <w:r>
              <w:rPr>
                <w:noProof/>
                <w:webHidden/>
              </w:rPr>
            </w:r>
            <w:r>
              <w:rPr>
                <w:noProof/>
                <w:webHidden/>
              </w:rPr>
              <w:fldChar w:fldCharType="separate"/>
            </w:r>
            <w:r w:rsidR="00AE256F">
              <w:rPr>
                <w:noProof/>
                <w:webHidden/>
              </w:rPr>
              <w:t>17</w:t>
            </w:r>
            <w:r>
              <w:rPr>
                <w:noProof/>
                <w:webHidden/>
              </w:rPr>
              <w:fldChar w:fldCharType="end"/>
            </w:r>
          </w:hyperlink>
        </w:p>
        <w:p w14:paraId="4092E467" w14:textId="2AEABC64"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6" w:history="1">
            <w:r w:rsidRPr="002E6B2A">
              <w:rPr>
                <w:rStyle w:val="Hyperlink"/>
                <w:noProof/>
              </w:rPr>
              <w:t>3.4</w:t>
            </w:r>
            <w:r>
              <w:rPr>
                <w:rFonts w:asciiTheme="minorHAnsi" w:eastAsiaTheme="minorEastAsia" w:hAnsiTheme="minorHAnsi"/>
                <w:noProof/>
                <w:lang w:eastAsia="de-DE"/>
              </w:rPr>
              <w:tab/>
            </w:r>
            <w:r w:rsidRPr="002E6B2A">
              <w:rPr>
                <w:rStyle w:val="Hyperlink"/>
                <w:noProof/>
              </w:rPr>
              <w:t>Time sensitive CV</w:t>
            </w:r>
            <w:r>
              <w:rPr>
                <w:noProof/>
                <w:webHidden/>
              </w:rPr>
              <w:tab/>
            </w:r>
            <w:r>
              <w:rPr>
                <w:noProof/>
                <w:webHidden/>
              </w:rPr>
              <w:fldChar w:fldCharType="begin"/>
            </w:r>
            <w:r>
              <w:rPr>
                <w:noProof/>
                <w:webHidden/>
              </w:rPr>
              <w:instrText xml:space="preserve"> PAGEREF _Toc522554766 \h </w:instrText>
            </w:r>
            <w:r>
              <w:rPr>
                <w:noProof/>
                <w:webHidden/>
              </w:rPr>
              <w:fldChar w:fldCharType="separate"/>
            </w:r>
            <w:r w:rsidR="00AE256F">
              <w:rPr>
                <w:b/>
                <w:bCs/>
                <w:noProof/>
                <w:webHidden/>
              </w:rPr>
              <w:t>Fehler! Textmarke nicht definiert.</w:t>
            </w:r>
            <w:r>
              <w:rPr>
                <w:noProof/>
                <w:webHidden/>
              </w:rPr>
              <w:fldChar w:fldCharType="end"/>
            </w:r>
          </w:hyperlink>
        </w:p>
        <w:p w14:paraId="5E511B75" w14:textId="5752F13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7" w:history="1">
            <w:r w:rsidRPr="002E6B2A">
              <w:rPr>
                <w:rStyle w:val="Hyperlink"/>
                <w:noProof/>
              </w:rPr>
              <w:t>3.5</w:t>
            </w:r>
            <w:r>
              <w:rPr>
                <w:rFonts w:asciiTheme="minorHAnsi" w:eastAsiaTheme="minorEastAsia" w:hAnsiTheme="minorHAnsi"/>
                <w:noProof/>
                <w:lang w:eastAsia="de-DE"/>
              </w:rPr>
              <w:tab/>
            </w:r>
            <w:r w:rsidRPr="002E6B2A">
              <w:rPr>
                <w:rStyle w:val="Hyperlink"/>
                <w:noProof/>
              </w:rPr>
              <w:t>Hyper-Parameter-Tuning</w:t>
            </w:r>
            <w:r>
              <w:rPr>
                <w:noProof/>
                <w:webHidden/>
              </w:rPr>
              <w:tab/>
            </w:r>
            <w:r>
              <w:rPr>
                <w:noProof/>
                <w:webHidden/>
              </w:rPr>
              <w:fldChar w:fldCharType="begin"/>
            </w:r>
            <w:r>
              <w:rPr>
                <w:noProof/>
                <w:webHidden/>
              </w:rPr>
              <w:instrText xml:space="preserve"> PAGEREF _Toc522554767 \h </w:instrText>
            </w:r>
            <w:r>
              <w:rPr>
                <w:noProof/>
                <w:webHidden/>
              </w:rPr>
            </w:r>
            <w:r>
              <w:rPr>
                <w:noProof/>
                <w:webHidden/>
              </w:rPr>
              <w:fldChar w:fldCharType="separate"/>
            </w:r>
            <w:r w:rsidR="00AE256F">
              <w:rPr>
                <w:noProof/>
                <w:webHidden/>
              </w:rPr>
              <w:t>22</w:t>
            </w:r>
            <w:r>
              <w:rPr>
                <w:noProof/>
                <w:webHidden/>
              </w:rPr>
              <w:fldChar w:fldCharType="end"/>
            </w:r>
          </w:hyperlink>
        </w:p>
        <w:p w14:paraId="689741C0" w14:textId="25DA3F37"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8" w:history="1">
            <w:r w:rsidRPr="002E6B2A">
              <w:rPr>
                <w:rStyle w:val="Hyperlink"/>
                <w:noProof/>
              </w:rPr>
              <w:t>3.6</w:t>
            </w:r>
            <w:r>
              <w:rPr>
                <w:rFonts w:asciiTheme="minorHAnsi" w:eastAsiaTheme="minorEastAsia" w:hAnsiTheme="minorHAnsi"/>
                <w:noProof/>
                <w:lang w:eastAsia="de-DE"/>
              </w:rPr>
              <w:tab/>
            </w:r>
            <w:r w:rsidRPr="002E6B2A">
              <w:rPr>
                <w:rStyle w:val="Hyperlink"/>
                <w:noProof/>
              </w:rPr>
              <w:t>Advanced Feature Engineering</w:t>
            </w:r>
            <w:r>
              <w:rPr>
                <w:noProof/>
                <w:webHidden/>
              </w:rPr>
              <w:tab/>
            </w:r>
            <w:r>
              <w:rPr>
                <w:noProof/>
                <w:webHidden/>
              </w:rPr>
              <w:fldChar w:fldCharType="begin"/>
            </w:r>
            <w:r>
              <w:rPr>
                <w:noProof/>
                <w:webHidden/>
              </w:rPr>
              <w:instrText xml:space="preserve"> PAGEREF _Toc522554768 \h </w:instrText>
            </w:r>
            <w:r>
              <w:rPr>
                <w:noProof/>
                <w:webHidden/>
              </w:rPr>
            </w:r>
            <w:r>
              <w:rPr>
                <w:noProof/>
                <w:webHidden/>
              </w:rPr>
              <w:fldChar w:fldCharType="separate"/>
            </w:r>
            <w:r w:rsidR="00AE256F">
              <w:rPr>
                <w:noProof/>
                <w:webHidden/>
              </w:rPr>
              <w:t>24</w:t>
            </w:r>
            <w:r>
              <w:rPr>
                <w:noProof/>
                <w:webHidden/>
              </w:rPr>
              <w:fldChar w:fldCharType="end"/>
            </w:r>
          </w:hyperlink>
        </w:p>
        <w:p w14:paraId="0DC25252" w14:textId="6BCAEB3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9" w:history="1">
            <w:r w:rsidRPr="002E6B2A">
              <w:rPr>
                <w:rStyle w:val="Hyperlink"/>
                <w:noProof/>
              </w:rPr>
              <w:t>3.7</w:t>
            </w:r>
            <w:r>
              <w:rPr>
                <w:rFonts w:asciiTheme="minorHAnsi" w:eastAsiaTheme="minorEastAsia" w:hAnsiTheme="minorHAnsi"/>
                <w:noProof/>
                <w:lang w:eastAsia="de-DE"/>
              </w:rPr>
              <w:tab/>
            </w:r>
            <w:r w:rsidRPr="002E6B2A">
              <w:rPr>
                <w:rStyle w:val="Hyperlink"/>
                <w:noProof/>
              </w:rPr>
              <w:t>Feature Selection</w:t>
            </w:r>
            <w:r>
              <w:rPr>
                <w:noProof/>
                <w:webHidden/>
              </w:rPr>
              <w:tab/>
            </w:r>
            <w:r>
              <w:rPr>
                <w:noProof/>
                <w:webHidden/>
              </w:rPr>
              <w:fldChar w:fldCharType="begin"/>
            </w:r>
            <w:r>
              <w:rPr>
                <w:noProof/>
                <w:webHidden/>
              </w:rPr>
              <w:instrText xml:space="preserve"> PAGEREF _Toc522554769 \h </w:instrText>
            </w:r>
            <w:r>
              <w:rPr>
                <w:noProof/>
                <w:webHidden/>
              </w:rPr>
            </w:r>
            <w:r>
              <w:rPr>
                <w:noProof/>
                <w:webHidden/>
              </w:rPr>
              <w:fldChar w:fldCharType="separate"/>
            </w:r>
            <w:r w:rsidR="00AE256F">
              <w:rPr>
                <w:noProof/>
                <w:webHidden/>
              </w:rPr>
              <w:t>25</w:t>
            </w:r>
            <w:r>
              <w:rPr>
                <w:noProof/>
                <w:webHidden/>
              </w:rPr>
              <w:fldChar w:fldCharType="end"/>
            </w:r>
          </w:hyperlink>
        </w:p>
        <w:p w14:paraId="72DCD905" w14:textId="63A239D9"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0" w:history="1">
            <w:r w:rsidRPr="002E6B2A">
              <w:rPr>
                <w:rStyle w:val="Hyperlink"/>
                <w:noProof/>
              </w:rPr>
              <w:t>3.8</w:t>
            </w:r>
            <w:r>
              <w:rPr>
                <w:rFonts w:asciiTheme="minorHAnsi" w:eastAsiaTheme="minorEastAsia" w:hAnsiTheme="minorHAnsi"/>
                <w:noProof/>
                <w:lang w:eastAsia="de-DE"/>
              </w:rPr>
              <w:tab/>
            </w:r>
            <w:r w:rsidRPr="002E6B2A">
              <w:rPr>
                <w:rStyle w:val="Hyperlink"/>
                <w:noProof/>
              </w:rPr>
              <w:t>Modellierung der Algorithmen</w:t>
            </w:r>
            <w:r>
              <w:rPr>
                <w:noProof/>
                <w:webHidden/>
              </w:rPr>
              <w:tab/>
            </w:r>
            <w:r>
              <w:rPr>
                <w:noProof/>
                <w:webHidden/>
              </w:rPr>
              <w:fldChar w:fldCharType="begin"/>
            </w:r>
            <w:r>
              <w:rPr>
                <w:noProof/>
                <w:webHidden/>
              </w:rPr>
              <w:instrText xml:space="preserve"> PAGEREF _Toc522554770 \h </w:instrText>
            </w:r>
            <w:r>
              <w:rPr>
                <w:noProof/>
                <w:webHidden/>
              </w:rPr>
            </w:r>
            <w:r>
              <w:rPr>
                <w:noProof/>
                <w:webHidden/>
              </w:rPr>
              <w:fldChar w:fldCharType="separate"/>
            </w:r>
            <w:r w:rsidR="00AE256F">
              <w:rPr>
                <w:noProof/>
                <w:webHidden/>
              </w:rPr>
              <w:t>27</w:t>
            </w:r>
            <w:r>
              <w:rPr>
                <w:noProof/>
                <w:webHidden/>
              </w:rPr>
              <w:fldChar w:fldCharType="end"/>
            </w:r>
          </w:hyperlink>
        </w:p>
        <w:p w14:paraId="1D7E8EBA" w14:textId="3FC0F45A"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1" w:history="1">
            <w:r w:rsidRPr="002E6B2A">
              <w:rPr>
                <w:rStyle w:val="Hyperlink"/>
                <w:noProof/>
              </w:rPr>
              <w:t>3.8.1</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71 \h </w:instrText>
            </w:r>
            <w:r>
              <w:rPr>
                <w:noProof/>
                <w:webHidden/>
              </w:rPr>
            </w:r>
            <w:r>
              <w:rPr>
                <w:noProof/>
                <w:webHidden/>
              </w:rPr>
              <w:fldChar w:fldCharType="separate"/>
            </w:r>
            <w:r w:rsidR="00AE256F">
              <w:rPr>
                <w:noProof/>
                <w:webHidden/>
              </w:rPr>
              <w:t>28</w:t>
            </w:r>
            <w:r>
              <w:rPr>
                <w:noProof/>
                <w:webHidden/>
              </w:rPr>
              <w:fldChar w:fldCharType="end"/>
            </w:r>
          </w:hyperlink>
        </w:p>
        <w:p w14:paraId="1B363D6E" w14:textId="67D5B113"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2" w:history="1">
            <w:r w:rsidRPr="002E6B2A">
              <w:rPr>
                <w:rStyle w:val="Hyperlink"/>
                <w:noProof/>
              </w:rPr>
              <w:t>3.8.2</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72 \h </w:instrText>
            </w:r>
            <w:r>
              <w:rPr>
                <w:noProof/>
                <w:webHidden/>
              </w:rPr>
            </w:r>
            <w:r>
              <w:rPr>
                <w:noProof/>
                <w:webHidden/>
              </w:rPr>
              <w:fldChar w:fldCharType="separate"/>
            </w:r>
            <w:r w:rsidR="00AE256F">
              <w:rPr>
                <w:noProof/>
                <w:webHidden/>
              </w:rPr>
              <w:t>28</w:t>
            </w:r>
            <w:r>
              <w:rPr>
                <w:noProof/>
                <w:webHidden/>
              </w:rPr>
              <w:fldChar w:fldCharType="end"/>
            </w:r>
          </w:hyperlink>
        </w:p>
        <w:p w14:paraId="0ADF5FDC" w14:textId="1F2AFD46"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3" w:history="1">
            <w:r w:rsidRPr="002E6B2A">
              <w:rPr>
                <w:rStyle w:val="Hyperlink"/>
                <w:noProof/>
              </w:rPr>
              <w:t>3.8.3</w:t>
            </w:r>
            <w:r>
              <w:rPr>
                <w:rFonts w:asciiTheme="minorHAnsi" w:eastAsiaTheme="minorEastAsia" w:hAnsiTheme="minorHAnsi"/>
                <w:noProof/>
                <w:lang w:eastAsia="de-DE"/>
              </w:rPr>
              <w:tab/>
            </w:r>
            <w:r w:rsidRPr="002E6B2A">
              <w:rPr>
                <w:rStyle w:val="Hyperlink"/>
                <w:noProof/>
              </w:rPr>
              <w:t>Minute Returns</w:t>
            </w:r>
            <w:r>
              <w:rPr>
                <w:noProof/>
                <w:webHidden/>
              </w:rPr>
              <w:tab/>
            </w:r>
            <w:r>
              <w:rPr>
                <w:noProof/>
                <w:webHidden/>
              </w:rPr>
              <w:fldChar w:fldCharType="begin"/>
            </w:r>
            <w:r>
              <w:rPr>
                <w:noProof/>
                <w:webHidden/>
              </w:rPr>
              <w:instrText xml:space="preserve"> PAGEREF _Toc522554773 \h </w:instrText>
            </w:r>
            <w:r>
              <w:rPr>
                <w:noProof/>
                <w:webHidden/>
              </w:rPr>
            </w:r>
            <w:r>
              <w:rPr>
                <w:noProof/>
                <w:webHidden/>
              </w:rPr>
              <w:fldChar w:fldCharType="separate"/>
            </w:r>
            <w:r w:rsidR="00AE256F">
              <w:rPr>
                <w:noProof/>
                <w:webHidden/>
              </w:rPr>
              <w:t>28</w:t>
            </w:r>
            <w:r>
              <w:rPr>
                <w:noProof/>
                <w:webHidden/>
              </w:rPr>
              <w:fldChar w:fldCharType="end"/>
            </w:r>
          </w:hyperlink>
        </w:p>
        <w:p w14:paraId="366D258F" w14:textId="5E427410"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4" w:history="1">
            <w:r w:rsidRPr="002E6B2A">
              <w:rPr>
                <w:rStyle w:val="Hyperlink"/>
                <w:noProof/>
              </w:rPr>
              <w:t>3.8.4</w:t>
            </w:r>
            <w:r>
              <w:rPr>
                <w:rFonts w:asciiTheme="minorHAnsi" w:eastAsiaTheme="minorEastAsia" w:hAnsiTheme="minorHAnsi"/>
                <w:noProof/>
                <w:lang w:eastAsia="de-DE"/>
              </w:rPr>
              <w:tab/>
            </w:r>
            <w:r w:rsidRPr="002E6B2A">
              <w:rPr>
                <w:rStyle w:val="Hyperlink"/>
                <w:noProof/>
              </w:rPr>
              <w:t>Finales Model</w:t>
            </w:r>
            <w:r>
              <w:rPr>
                <w:noProof/>
                <w:webHidden/>
              </w:rPr>
              <w:tab/>
            </w:r>
            <w:r>
              <w:rPr>
                <w:noProof/>
                <w:webHidden/>
              </w:rPr>
              <w:fldChar w:fldCharType="begin"/>
            </w:r>
            <w:r>
              <w:rPr>
                <w:noProof/>
                <w:webHidden/>
              </w:rPr>
              <w:instrText xml:space="preserve"> PAGEREF _Toc522554774 \h </w:instrText>
            </w:r>
            <w:r>
              <w:rPr>
                <w:noProof/>
                <w:webHidden/>
              </w:rPr>
            </w:r>
            <w:r>
              <w:rPr>
                <w:noProof/>
                <w:webHidden/>
              </w:rPr>
              <w:fldChar w:fldCharType="separate"/>
            </w:r>
            <w:r w:rsidR="00AE256F">
              <w:rPr>
                <w:noProof/>
                <w:webHidden/>
              </w:rPr>
              <w:t>28</w:t>
            </w:r>
            <w:r>
              <w:rPr>
                <w:noProof/>
                <w:webHidden/>
              </w:rPr>
              <w:fldChar w:fldCharType="end"/>
            </w:r>
          </w:hyperlink>
        </w:p>
        <w:p w14:paraId="14469FFD" w14:textId="50B57105" w:rsidR="00261B3A" w:rsidRDefault="00261B3A">
          <w:pPr>
            <w:pStyle w:val="Verzeichnis1"/>
            <w:tabs>
              <w:tab w:val="right" w:leader="dot" w:pos="9060"/>
            </w:tabs>
            <w:rPr>
              <w:rFonts w:asciiTheme="minorHAnsi" w:eastAsiaTheme="minorEastAsia" w:hAnsiTheme="minorHAnsi"/>
              <w:noProof/>
              <w:lang w:eastAsia="de-DE"/>
            </w:rPr>
          </w:pPr>
          <w:hyperlink w:anchor="_Toc522554775" w:history="1">
            <w:r w:rsidRPr="002E6B2A">
              <w:rPr>
                <w:rStyle w:val="Hyperlink"/>
                <w:noProof/>
              </w:rPr>
              <w:t>4</w:t>
            </w:r>
            <w:r>
              <w:rPr>
                <w:noProof/>
                <w:webHidden/>
              </w:rPr>
              <w:tab/>
            </w:r>
            <w:r>
              <w:rPr>
                <w:noProof/>
                <w:webHidden/>
              </w:rPr>
              <w:fldChar w:fldCharType="begin"/>
            </w:r>
            <w:r>
              <w:rPr>
                <w:noProof/>
                <w:webHidden/>
              </w:rPr>
              <w:instrText xml:space="preserve"> PAGEREF _Toc522554775 \h </w:instrText>
            </w:r>
            <w:r>
              <w:rPr>
                <w:noProof/>
                <w:webHidden/>
              </w:rPr>
            </w:r>
            <w:r>
              <w:rPr>
                <w:noProof/>
                <w:webHidden/>
              </w:rPr>
              <w:fldChar w:fldCharType="separate"/>
            </w:r>
            <w:r w:rsidR="00AE256F">
              <w:rPr>
                <w:noProof/>
                <w:webHidden/>
              </w:rPr>
              <w:t>28</w:t>
            </w:r>
            <w:r>
              <w:rPr>
                <w:noProof/>
                <w:webHidden/>
              </w:rPr>
              <w:fldChar w:fldCharType="end"/>
            </w:r>
          </w:hyperlink>
        </w:p>
        <w:p w14:paraId="747479DC" w14:textId="17E5933B"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76" w:history="1">
            <w:r w:rsidRPr="002E6B2A">
              <w:rPr>
                <w:rStyle w:val="Hyperlink"/>
                <w:noProof/>
              </w:rPr>
              <w:t>5</w:t>
            </w:r>
            <w:r>
              <w:rPr>
                <w:rFonts w:asciiTheme="minorHAnsi" w:eastAsiaTheme="minorEastAsia" w:hAnsiTheme="minorHAnsi"/>
                <w:noProof/>
                <w:lang w:eastAsia="de-DE"/>
              </w:rPr>
              <w:tab/>
            </w:r>
            <w:r w:rsidRPr="002E6B2A">
              <w:rPr>
                <w:rStyle w:val="Hyperlink"/>
                <w:noProof/>
              </w:rPr>
              <w:t>Results</w:t>
            </w:r>
            <w:r>
              <w:rPr>
                <w:noProof/>
                <w:webHidden/>
              </w:rPr>
              <w:tab/>
            </w:r>
            <w:r>
              <w:rPr>
                <w:noProof/>
                <w:webHidden/>
              </w:rPr>
              <w:fldChar w:fldCharType="begin"/>
            </w:r>
            <w:r>
              <w:rPr>
                <w:noProof/>
                <w:webHidden/>
              </w:rPr>
              <w:instrText xml:space="preserve"> PAGEREF _Toc522554776 \h </w:instrText>
            </w:r>
            <w:r>
              <w:rPr>
                <w:noProof/>
                <w:webHidden/>
              </w:rPr>
            </w:r>
            <w:r>
              <w:rPr>
                <w:noProof/>
                <w:webHidden/>
              </w:rPr>
              <w:fldChar w:fldCharType="separate"/>
            </w:r>
            <w:r w:rsidR="00AE256F">
              <w:rPr>
                <w:noProof/>
                <w:webHidden/>
              </w:rPr>
              <w:t>29</w:t>
            </w:r>
            <w:r>
              <w:rPr>
                <w:noProof/>
                <w:webHidden/>
              </w:rPr>
              <w:fldChar w:fldCharType="end"/>
            </w:r>
          </w:hyperlink>
        </w:p>
        <w:p w14:paraId="3373DBAB" w14:textId="114674D4"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7" w:history="1">
            <w:r w:rsidRPr="002E6B2A">
              <w:rPr>
                <w:rStyle w:val="Hyperlink"/>
                <w:noProof/>
              </w:rPr>
              <w:t>5.1</w:t>
            </w:r>
            <w:r>
              <w:rPr>
                <w:rFonts w:asciiTheme="minorHAnsi" w:eastAsiaTheme="minorEastAsia" w:hAnsiTheme="minorHAnsi"/>
                <w:noProof/>
                <w:lang w:eastAsia="de-DE"/>
              </w:rPr>
              <w:tab/>
            </w:r>
            <w:r w:rsidRPr="002E6B2A">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554777 \h </w:instrText>
            </w:r>
            <w:r>
              <w:rPr>
                <w:noProof/>
                <w:webHidden/>
              </w:rPr>
            </w:r>
            <w:r>
              <w:rPr>
                <w:noProof/>
                <w:webHidden/>
              </w:rPr>
              <w:fldChar w:fldCharType="separate"/>
            </w:r>
            <w:r w:rsidR="00AE256F">
              <w:rPr>
                <w:noProof/>
                <w:webHidden/>
              </w:rPr>
              <w:t>29</w:t>
            </w:r>
            <w:r>
              <w:rPr>
                <w:noProof/>
                <w:webHidden/>
              </w:rPr>
              <w:fldChar w:fldCharType="end"/>
            </w:r>
          </w:hyperlink>
        </w:p>
        <w:p w14:paraId="7EBEF493" w14:textId="37341B1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8" w:history="1">
            <w:r w:rsidRPr="002E6B2A">
              <w:rPr>
                <w:rStyle w:val="Hyperlink"/>
                <w:noProof/>
              </w:rPr>
              <w:t>5.2</w:t>
            </w:r>
            <w:r>
              <w:rPr>
                <w:rFonts w:asciiTheme="minorHAnsi" w:eastAsiaTheme="minorEastAsia" w:hAnsiTheme="minorHAnsi"/>
                <w:noProof/>
                <w:lang w:eastAsia="de-DE"/>
              </w:rPr>
              <w:tab/>
            </w:r>
            <w:r w:rsidRPr="002E6B2A">
              <w:rPr>
                <w:rStyle w:val="Hyperlink"/>
                <w:noProof/>
              </w:rPr>
              <w:t>Features</w:t>
            </w:r>
            <w:r>
              <w:rPr>
                <w:noProof/>
                <w:webHidden/>
              </w:rPr>
              <w:tab/>
            </w:r>
            <w:r>
              <w:rPr>
                <w:noProof/>
                <w:webHidden/>
              </w:rPr>
              <w:fldChar w:fldCharType="begin"/>
            </w:r>
            <w:r>
              <w:rPr>
                <w:noProof/>
                <w:webHidden/>
              </w:rPr>
              <w:instrText xml:space="preserve"> PAGEREF _Toc522554778 \h </w:instrText>
            </w:r>
            <w:r>
              <w:rPr>
                <w:noProof/>
                <w:webHidden/>
              </w:rPr>
            </w:r>
            <w:r>
              <w:rPr>
                <w:noProof/>
                <w:webHidden/>
              </w:rPr>
              <w:fldChar w:fldCharType="separate"/>
            </w:r>
            <w:r w:rsidR="00AE256F">
              <w:rPr>
                <w:noProof/>
                <w:webHidden/>
              </w:rPr>
              <w:t>29</w:t>
            </w:r>
            <w:r>
              <w:rPr>
                <w:noProof/>
                <w:webHidden/>
              </w:rPr>
              <w:fldChar w:fldCharType="end"/>
            </w:r>
          </w:hyperlink>
        </w:p>
        <w:p w14:paraId="7EB9BA36" w14:textId="65FCC309"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9" w:history="1">
            <w:r w:rsidRPr="002E6B2A">
              <w:rPr>
                <w:rStyle w:val="Hyperlink"/>
                <w:noProof/>
              </w:rPr>
              <w:t>5.3</w:t>
            </w:r>
            <w:r>
              <w:rPr>
                <w:rFonts w:asciiTheme="minorHAnsi" w:eastAsiaTheme="minorEastAsia" w:hAnsiTheme="minorHAnsi"/>
                <w:noProof/>
                <w:lang w:eastAsia="de-DE"/>
              </w:rPr>
              <w:tab/>
            </w:r>
            <w:r w:rsidRPr="002E6B2A">
              <w:rPr>
                <w:rStyle w:val="Hyperlink"/>
                <w:noProof/>
              </w:rPr>
              <w:t>Algorithms</w:t>
            </w:r>
            <w:r>
              <w:rPr>
                <w:noProof/>
                <w:webHidden/>
              </w:rPr>
              <w:tab/>
            </w:r>
            <w:r>
              <w:rPr>
                <w:noProof/>
                <w:webHidden/>
              </w:rPr>
              <w:fldChar w:fldCharType="begin"/>
            </w:r>
            <w:r>
              <w:rPr>
                <w:noProof/>
                <w:webHidden/>
              </w:rPr>
              <w:instrText xml:space="preserve"> PAGEREF _Toc522554779 \h </w:instrText>
            </w:r>
            <w:r>
              <w:rPr>
                <w:noProof/>
                <w:webHidden/>
              </w:rPr>
            </w:r>
            <w:r>
              <w:rPr>
                <w:noProof/>
                <w:webHidden/>
              </w:rPr>
              <w:fldChar w:fldCharType="separate"/>
            </w:r>
            <w:r w:rsidR="00AE256F">
              <w:rPr>
                <w:noProof/>
                <w:webHidden/>
              </w:rPr>
              <w:t>29</w:t>
            </w:r>
            <w:r>
              <w:rPr>
                <w:noProof/>
                <w:webHidden/>
              </w:rPr>
              <w:fldChar w:fldCharType="end"/>
            </w:r>
          </w:hyperlink>
        </w:p>
        <w:p w14:paraId="3629B1EA" w14:textId="3C08CE5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0" w:history="1">
            <w:r w:rsidRPr="002E6B2A">
              <w:rPr>
                <w:rStyle w:val="Hyperlink"/>
                <w:noProof/>
              </w:rPr>
              <w:t>5.4</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80 \h </w:instrText>
            </w:r>
            <w:r>
              <w:rPr>
                <w:noProof/>
                <w:webHidden/>
              </w:rPr>
            </w:r>
            <w:r>
              <w:rPr>
                <w:noProof/>
                <w:webHidden/>
              </w:rPr>
              <w:fldChar w:fldCharType="separate"/>
            </w:r>
            <w:r w:rsidR="00AE256F">
              <w:rPr>
                <w:noProof/>
                <w:webHidden/>
              </w:rPr>
              <w:t>29</w:t>
            </w:r>
            <w:r>
              <w:rPr>
                <w:noProof/>
                <w:webHidden/>
              </w:rPr>
              <w:fldChar w:fldCharType="end"/>
            </w:r>
          </w:hyperlink>
        </w:p>
        <w:p w14:paraId="789B2111" w14:textId="4228B522"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1" w:history="1">
            <w:r w:rsidRPr="002E6B2A">
              <w:rPr>
                <w:rStyle w:val="Hyperlink"/>
                <w:noProof/>
              </w:rPr>
              <w:t>5.5</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81 \h </w:instrText>
            </w:r>
            <w:r>
              <w:rPr>
                <w:noProof/>
                <w:webHidden/>
              </w:rPr>
            </w:r>
            <w:r>
              <w:rPr>
                <w:noProof/>
                <w:webHidden/>
              </w:rPr>
              <w:fldChar w:fldCharType="separate"/>
            </w:r>
            <w:r w:rsidR="00AE256F">
              <w:rPr>
                <w:noProof/>
                <w:webHidden/>
              </w:rPr>
              <w:t>29</w:t>
            </w:r>
            <w:r>
              <w:rPr>
                <w:noProof/>
                <w:webHidden/>
              </w:rPr>
              <w:fldChar w:fldCharType="end"/>
            </w:r>
          </w:hyperlink>
        </w:p>
        <w:p w14:paraId="725078D1" w14:textId="268EFFC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2" w:history="1">
            <w:r w:rsidRPr="002E6B2A">
              <w:rPr>
                <w:rStyle w:val="Hyperlink"/>
                <w:noProof/>
              </w:rPr>
              <w:t>5.6</w:t>
            </w:r>
            <w:r>
              <w:rPr>
                <w:rFonts w:asciiTheme="minorHAnsi" w:eastAsiaTheme="minorEastAsia" w:hAnsiTheme="minorHAnsi"/>
                <w:noProof/>
                <w:lang w:eastAsia="de-DE"/>
              </w:rPr>
              <w:tab/>
            </w:r>
            <w:r w:rsidRPr="002E6B2A">
              <w:rPr>
                <w:rStyle w:val="Hyperlink"/>
                <w:noProof/>
              </w:rPr>
              <w:t>Minute_Ret</w:t>
            </w:r>
            <w:r>
              <w:rPr>
                <w:noProof/>
                <w:webHidden/>
              </w:rPr>
              <w:tab/>
            </w:r>
            <w:r>
              <w:rPr>
                <w:noProof/>
                <w:webHidden/>
              </w:rPr>
              <w:fldChar w:fldCharType="begin"/>
            </w:r>
            <w:r>
              <w:rPr>
                <w:noProof/>
                <w:webHidden/>
              </w:rPr>
              <w:instrText xml:space="preserve"> PAGEREF _Toc522554782 \h </w:instrText>
            </w:r>
            <w:r>
              <w:rPr>
                <w:noProof/>
                <w:webHidden/>
              </w:rPr>
            </w:r>
            <w:r>
              <w:rPr>
                <w:noProof/>
                <w:webHidden/>
              </w:rPr>
              <w:fldChar w:fldCharType="separate"/>
            </w:r>
            <w:r w:rsidR="00AE256F">
              <w:rPr>
                <w:noProof/>
                <w:webHidden/>
              </w:rPr>
              <w:t>29</w:t>
            </w:r>
            <w:r>
              <w:rPr>
                <w:noProof/>
                <w:webHidden/>
              </w:rPr>
              <w:fldChar w:fldCharType="end"/>
            </w:r>
          </w:hyperlink>
        </w:p>
        <w:p w14:paraId="1437DCA5" w14:textId="7AA36DB6"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3" w:history="1">
            <w:r w:rsidRPr="002E6B2A">
              <w:rPr>
                <w:rStyle w:val="Hyperlink"/>
                <w:noProof/>
              </w:rPr>
              <w:t>5.7</w:t>
            </w:r>
            <w:r>
              <w:rPr>
                <w:rFonts w:asciiTheme="minorHAnsi" w:eastAsiaTheme="minorEastAsia" w:hAnsiTheme="minorHAnsi"/>
                <w:noProof/>
                <w:lang w:eastAsia="de-DE"/>
              </w:rPr>
              <w:tab/>
            </w:r>
            <w:r w:rsidRPr="002E6B2A">
              <w:rPr>
                <w:rStyle w:val="Hyperlink"/>
                <w:noProof/>
              </w:rPr>
              <w:t>MIC more stable features</w:t>
            </w:r>
            <w:r>
              <w:rPr>
                <w:noProof/>
                <w:webHidden/>
              </w:rPr>
              <w:tab/>
            </w:r>
            <w:r>
              <w:rPr>
                <w:noProof/>
                <w:webHidden/>
              </w:rPr>
              <w:fldChar w:fldCharType="begin"/>
            </w:r>
            <w:r>
              <w:rPr>
                <w:noProof/>
                <w:webHidden/>
              </w:rPr>
              <w:instrText xml:space="preserve"> PAGEREF _Toc522554783 \h </w:instrText>
            </w:r>
            <w:r>
              <w:rPr>
                <w:noProof/>
                <w:webHidden/>
              </w:rPr>
            </w:r>
            <w:r>
              <w:rPr>
                <w:noProof/>
                <w:webHidden/>
              </w:rPr>
              <w:fldChar w:fldCharType="separate"/>
            </w:r>
            <w:r w:rsidR="00AE256F">
              <w:rPr>
                <w:noProof/>
                <w:webHidden/>
              </w:rPr>
              <w:t>29</w:t>
            </w:r>
            <w:r>
              <w:rPr>
                <w:noProof/>
                <w:webHidden/>
              </w:rPr>
              <w:fldChar w:fldCharType="end"/>
            </w:r>
          </w:hyperlink>
        </w:p>
        <w:p w14:paraId="3E185D04" w14:textId="36B48C4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4" w:history="1">
            <w:r w:rsidRPr="002E6B2A">
              <w:rPr>
                <w:rStyle w:val="Hyperlink"/>
                <w:noProof/>
              </w:rPr>
              <w:t>5.8</w:t>
            </w:r>
            <w:r>
              <w:rPr>
                <w:rFonts w:asciiTheme="minorHAnsi" w:eastAsiaTheme="minorEastAsia" w:hAnsiTheme="minorHAnsi"/>
                <w:noProof/>
                <w:lang w:eastAsia="de-DE"/>
              </w:rPr>
              <w:tab/>
            </w:r>
            <w:r w:rsidRPr="002E6B2A">
              <w:rPr>
                <w:rStyle w:val="Hyperlink"/>
                <w:noProof/>
              </w:rPr>
              <w:t>Linear models fitting somewhat of an slighly mean</w:t>
            </w:r>
            <w:r>
              <w:rPr>
                <w:noProof/>
                <w:webHidden/>
              </w:rPr>
              <w:tab/>
            </w:r>
            <w:r>
              <w:rPr>
                <w:noProof/>
                <w:webHidden/>
              </w:rPr>
              <w:fldChar w:fldCharType="begin"/>
            </w:r>
            <w:r>
              <w:rPr>
                <w:noProof/>
                <w:webHidden/>
              </w:rPr>
              <w:instrText xml:space="preserve"> PAGEREF _Toc522554784 \h </w:instrText>
            </w:r>
            <w:r>
              <w:rPr>
                <w:noProof/>
                <w:webHidden/>
              </w:rPr>
            </w:r>
            <w:r>
              <w:rPr>
                <w:noProof/>
                <w:webHidden/>
              </w:rPr>
              <w:fldChar w:fldCharType="separate"/>
            </w:r>
            <w:r w:rsidR="00AE256F">
              <w:rPr>
                <w:noProof/>
                <w:webHidden/>
              </w:rPr>
              <w:t>29</w:t>
            </w:r>
            <w:r>
              <w:rPr>
                <w:noProof/>
                <w:webHidden/>
              </w:rPr>
              <w:fldChar w:fldCharType="end"/>
            </w:r>
          </w:hyperlink>
        </w:p>
        <w:p w14:paraId="47B52956" w14:textId="41DE2282"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5" w:history="1">
            <w:r w:rsidRPr="002E6B2A">
              <w:rPr>
                <w:rStyle w:val="Hyperlink"/>
                <w:noProof/>
              </w:rPr>
              <w:t>5.9</w:t>
            </w:r>
            <w:r>
              <w:rPr>
                <w:rFonts w:asciiTheme="minorHAnsi" w:eastAsiaTheme="minorEastAsia" w:hAnsiTheme="minorHAnsi"/>
                <w:noProof/>
                <w:lang w:eastAsia="de-DE"/>
              </w:rPr>
              <w:tab/>
            </w:r>
            <w:r w:rsidRPr="002E6B2A">
              <w:rPr>
                <w:rStyle w:val="Hyperlink"/>
                <w:noProof/>
              </w:rPr>
              <w:t>Regularization</w:t>
            </w:r>
            <w:r>
              <w:rPr>
                <w:noProof/>
                <w:webHidden/>
              </w:rPr>
              <w:tab/>
            </w:r>
            <w:r>
              <w:rPr>
                <w:noProof/>
                <w:webHidden/>
              </w:rPr>
              <w:fldChar w:fldCharType="begin"/>
            </w:r>
            <w:r>
              <w:rPr>
                <w:noProof/>
                <w:webHidden/>
              </w:rPr>
              <w:instrText xml:space="preserve"> PAGEREF _Toc522554785 \h </w:instrText>
            </w:r>
            <w:r>
              <w:rPr>
                <w:noProof/>
                <w:webHidden/>
              </w:rPr>
            </w:r>
            <w:r>
              <w:rPr>
                <w:noProof/>
                <w:webHidden/>
              </w:rPr>
              <w:fldChar w:fldCharType="separate"/>
            </w:r>
            <w:r w:rsidR="00AE256F">
              <w:rPr>
                <w:noProof/>
                <w:webHidden/>
              </w:rPr>
              <w:t>29</w:t>
            </w:r>
            <w:r>
              <w:rPr>
                <w:noProof/>
                <w:webHidden/>
              </w:rPr>
              <w:fldChar w:fldCharType="end"/>
            </w:r>
          </w:hyperlink>
        </w:p>
        <w:p w14:paraId="0BFF9BA4" w14:textId="53CCF4EE"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6" w:history="1">
            <w:r w:rsidRPr="002E6B2A">
              <w:rPr>
                <w:rStyle w:val="Hyperlink"/>
                <w:noProof/>
              </w:rPr>
              <w:t>5.10</w:t>
            </w:r>
            <w:r>
              <w:rPr>
                <w:rFonts w:asciiTheme="minorHAnsi" w:eastAsiaTheme="minorEastAsia" w:hAnsiTheme="minorHAnsi"/>
                <w:noProof/>
                <w:lang w:eastAsia="de-DE"/>
              </w:rPr>
              <w:tab/>
            </w:r>
            <w:r w:rsidRPr="002E6B2A">
              <w:rPr>
                <w:rStyle w:val="Hyperlink"/>
                <w:noProof/>
              </w:rPr>
              <w:t>Polynomial Features verschlechtern in den meisten fällen die prognose erklärung weil modelle mit mehr varianz und nicht mehr bias wie linear</w:t>
            </w:r>
            <w:r>
              <w:rPr>
                <w:noProof/>
                <w:webHidden/>
              </w:rPr>
              <w:tab/>
            </w:r>
            <w:r>
              <w:rPr>
                <w:noProof/>
                <w:webHidden/>
              </w:rPr>
              <w:fldChar w:fldCharType="begin"/>
            </w:r>
            <w:r>
              <w:rPr>
                <w:noProof/>
                <w:webHidden/>
              </w:rPr>
              <w:instrText xml:space="preserve"> PAGEREF _Toc522554786 \h </w:instrText>
            </w:r>
            <w:r>
              <w:rPr>
                <w:noProof/>
                <w:webHidden/>
              </w:rPr>
            </w:r>
            <w:r>
              <w:rPr>
                <w:noProof/>
                <w:webHidden/>
              </w:rPr>
              <w:fldChar w:fldCharType="separate"/>
            </w:r>
            <w:r w:rsidR="00AE256F">
              <w:rPr>
                <w:noProof/>
                <w:webHidden/>
              </w:rPr>
              <w:t>29</w:t>
            </w:r>
            <w:r>
              <w:rPr>
                <w:noProof/>
                <w:webHidden/>
              </w:rPr>
              <w:fldChar w:fldCharType="end"/>
            </w:r>
          </w:hyperlink>
        </w:p>
        <w:p w14:paraId="68029C6C" w14:textId="57239D5D"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7" w:history="1">
            <w:r w:rsidRPr="002E6B2A">
              <w:rPr>
                <w:rStyle w:val="Hyperlink"/>
                <w:noProof/>
              </w:rPr>
              <w:t>6</w:t>
            </w:r>
            <w:r>
              <w:rPr>
                <w:rFonts w:asciiTheme="minorHAnsi" w:eastAsiaTheme="minorEastAsia" w:hAnsiTheme="minorHAnsi"/>
                <w:noProof/>
                <w:lang w:eastAsia="de-DE"/>
              </w:rPr>
              <w:tab/>
            </w:r>
            <w:r w:rsidRPr="002E6B2A">
              <w:rPr>
                <w:rStyle w:val="Hyperlink"/>
                <w:noProof/>
              </w:rPr>
              <w:t>Conclusion</w:t>
            </w:r>
            <w:r>
              <w:rPr>
                <w:noProof/>
                <w:webHidden/>
              </w:rPr>
              <w:tab/>
            </w:r>
            <w:r>
              <w:rPr>
                <w:noProof/>
                <w:webHidden/>
              </w:rPr>
              <w:fldChar w:fldCharType="begin"/>
            </w:r>
            <w:r>
              <w:rPr>
                <w:noProof/>
                <w:webHidden/>
              </w:rPr>
              <w:instrText xml:space="preserve"> PAGEREF _Toc522554787 \h </w:instrText>
            </w:r>
            <w:r>
              <w:rPr>
                <w:noProof/>
                <w:webHidden/>
              </w:rPr>
            </w:r>
            <w:r>
              <w:rPr>
                <w:noProof/>
                <w:webHidden/>
              </w:rPr>
              <w:fldChar w:fldCharType="separate"/>
            </w:r>
            <w:r w:rsidR="00AE256F">
              <w:rPr>
                <w:noProof/>
                <w:webHidden/>
              </w:rPr>
              <w:t>29</w:t>
            </w:r>
            <w:r>
              <w:rPr>
                <w:noProof/>
                <w:webHidden/>
              </w:rPr>
              <w:fldChar w:fldCharType="end"/>
            </w:r>
          </w:hyperlink>
        </w:p>
        <w:p w14:paraId="4737BDC4" w14:textId="46A0954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8" w:history="1">
            <w:r w:rsidRPr="002E6B2A">
              <w:rPr>
                <w:rStyle w:val="Hyperlink"/>
                <w:noProof/>
              </w:rPr>
              <w:t>6.1</w:t>
            </w:r>
            <w:r>
              <w:rPr>
                <w:rFonts w:asciiTheme="minorHAnsi" w:eastAsiaTheme="minorEastAsia" w:hAnsiTheme="minorHAnsi"/>
                <w:noProof/>
                <w:lang w:eastAsia="de-DE"/>
              </w:rPr>
              <w:tab/>
            </w:r>
            <w:r w:rsidRPr="002E6B2A">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554788 \h </w:instrText>
            </w:r>
            <w:r>
              <w:rPr>
                <w:noProof/>
                <w:webHidden/>
              </w:rPr>
            </w:r>
            <w:r>
              <w:rPr>
                <w:noProof/>
                <w:webHidden/>
              </w:rPr>
              <w:fldChar w:fldCharType="separate"/>
            </w:r>
            <w:r w:rsidR="00AE256F">
              <w:rPr>
                <w:noProof/>
                <w:webHidden/>
              </w:rPr>
              <w:t>29</w:t>
            </w:r>
            <w:r>
              <w:rPr>
                <w:noProof/>
                <w:webHidden/>
              </w:rPr>
              <w:fldChar w:fldCharType="end"/>
            </w:r>
          </w:hyperlink>
        </w:p>
        <w:p w14:paraId="4077DC93" w14:textId="709D7EC1"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9" w:history="1">
            <w:r w:rsidRPr="002E6B2A">
              <w:rPr>
                <w:rStyle w:val="Hyperlink"/>
                <w:noProof/>
              </w:rPr>
              <w:t>7</w:t>
            </w:r>
            <w:r>
              <w:rPr>
                <w:rFonts w:asciiTheme="minorHAnsi" w:eastAsiaTheme="minorEastAsia" w:hAnsiTheme="minorHAnsi"/>
                <w:noProof/>
                <w:lang w:eastAsia="de-DE"/>
              </w:rPr>
              <w:tab/>
            </w:r>
            <w:r w:rsidRPr="002E6B2A">
              <w:rPr>
                <w:rStyle w:val="Hyperlink"/>
                <w:noProof/>
              </w:rPr>
              <w:t>References</w:t>
            </w:r>
            <w:r>
              <w:rPr>
                <w:noProof/>
                <w:webHidden/>
              </w:rPr>
              <w:tab/>
            </w:r>
            <w:r>
              <w:rPr>
                <w:noProof/>
                <w:webHidden/>
              </w:rPr>
              <w:fldChar w:fldCharType="begin"/>
            </w:r>
            <w:r>
              <w:rPr>
                <w:noProof/>
                <w:webHidden/>
              </w:rPr>
              <w:instrText xml:space="preserve"> PAGEREF _Toc522554789 \h </w:instrText>
            </w:r>
            <w:r>
              <w:rPr>
                <w:noProof/>
                <w:webHidden/>
              </w:rPr>
              <w:fldChar w:fldCharType="separate"/>
            </w:r>
            <w:r w:rsidR="00AE256F">
              <w:rPr>
                <w:b/>
                <w:bCs/>
                <w:noProof/>
                <w:webHidden/>
              </w:rPr>
              <w:t>Fehler! Textmarke nicht definiert.</w:t>
            </w:r>
            <w:r>
              <w:rPr>
                <w:noProof/>
                <w:webHidden/>
              </w:rPr>
              <w:fldChar w:fldCharType="end"/>
            </w:r>
          </w:hyperlink>
        </w:p>
        <w:p w14:paraId="111E86F8" w14:textId="6D95AA05" w:rsidR="00B4251B" w:rsidRDefault="00B4251B">
          <w:r>
            <w:rPr>
              <w:b/>
              <w:bCs/>
            </w:rPr>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0" w:name="_Toc522554752"/>
      <w:r>
        <w:lastRenderedPageBreak/>
        <w:t>Einführung</w:t>
      </w:r>
      <w:bookmarkEnd w:id="0"/>
    </w:p>
    <w:p w14:paraId="505C7B97" w14:textId="77777777" w:rsidR="002E4D15" w:rsidRDefault="002E4D15" w:rsidP="002E4D15">
      <w:pPr>
        <w:pStyle w:val="berschrift2"/>
      </w:pPr>
      <w:bookmarkStart w:id="1" w:name="_Toc522554753"/>
      <w:r>
        <w:t xml:space="preserve">Was ist </w:t>
      </w:r>
      <w:proofErr w:type="spellStart"/>
      <w:r>
        <w:t>Kaggle</w:t>
      </w:r>
      <w:bookmarkEnd w:id="1"/>
      <w:proofErr w:type="spellEnd"/>
    </w:p>
    <w:p w14:paraId="06FE3889" w14:textId="77777777" w:rsidR="00034B07" w:rsidRDefault="00034B07" w:rsidP="00034B07"/>
    <w:p w14:paraId="61CB89BA" w14:textId="77777777"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w:t>
      </w:r>
      <w:proofErr w:type="spellStart"/>
      <w:r w:rsidRPr="00034B07">
        <w:rPr>
          <w:color w:val="FF0000"/>
        </w:rPr>
        <w:t>unternehmen</w:t>
      </w:r>
      <w:proofErr w:type="spellEnd"/>
      <w:r w:rsidRPr="00034B07">
        <w:rPr>
          <w:color w:val="FF0000"/>
        </w:rPr>
        <w:t xml:space="preserve"> haben die </w:t>
      </w:r>
      <w:proofErr w:type="spellStart"/>
      <w:r w:rsidRPr="00034B07">
        <w:rPr>
          <w:color w:val="FF0000"/>
        </w:rPr>
        <w:t>bedeutngng</w:t>
      </w:r>
      <w:proofErr w:type="spellEnd"/>
      <w:r w:rsidRPr="00034B07">
        <w:rPr>
          <w:color w:val="FF0000"/>
        </w:rPr>
        <w:t xml:space="preserve"> von Big Data für ihr Geschäft erkannt, häufig fehlt es aber an </w:t>
      </w:r>
      <w:proofErr w:type="spellStart"/>
      <w:r w:rsidRPr="00034B07">
        <w:rPr>
          <w:color w:val="FF0000"/>
        </w:rPr>
        <w:t>personal</w:t>
      </w:r>
      <w:proofErr w:type="spellEnd"/>
      <w:r w:rsidRPr="00034B07">
        <w:rPr>
          <w:color w:val="FF0000"/>
        </w:rPr>
        <w:t xml:space="preserve"> die großen Datenmengen zu verarbeiten</w:t>
      </w:r>
    </w:p>
    <w:p w14:paraId="586F99FB" w14:textId="0F0C18F8"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2C55D4">
            <w:instrText>ADDIN CitaviPlaceholder{eyIkaWQiOiIxIiwiRW50cmllcyI6W3siJGlkIjoiMiIsIklkIjoiNDdhODI1Y2QtNGIyYi00MGUxLTkyOTMtZWQxOTBmODJhYjIyIiwiUmFuZ2VMZW5ndGgiOjE3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I6Mzg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MjozODo0Ny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gtMTZUMjM6MjI6MTQiLCJQcm9qZWN0Ijp7IiRyZWYiOiI1In19LCJVc2VOdW1iZXJpbmdUeXBlT2ZQYXJlbnREb2N1bWVudCI6ZmFsc2V9XSwiRm9ybWF0dGVkVGV4dCI6eyIkaWQiOiI3IiwiQ291bnQiOjEsIlRleHRVbml0cyI6W3siJGlkIjoiOCIsIkZvbnRTdHlsZSI6eyIkaWQiOiI5IiwiTmV1dHJhbCI6dHJ1ZX0sIlJlYWRpbmdPcmRlciI6MSwiVGV4dCI6IihHb2xkYmxvb20sIDIwMTcpIn1dfSwiVGFnIjoiQ2l0YXZpUGxhY2Vob2xkZXIjMzYyMGQ5ZmMtYTFlNy00ZjI2LWE2MjQtYmMxYTVjOWRjNzJlIiwiVGV4dCI6IihHb2xkYmxvb20sIDIwMTcpIiwiV0FJVmVyc2lvbiI6IjYuMS4wLjAifQ==}</w:instrText>
          </w:r>
          <w:r w:rsidR="00DF713F">
            <w:fldChar w:fldCharType="separate"/>
          </w:r>
          <w:r w:rsidR="009D5AA4">
            <w:t>(</w:t>
          </w:r>
          <w:proofErr w:type="spellStart"/>
          <w:r w:rsidR="009D5AA4">
            <w:t>Goldbloom</w:t>
          </w:r>
          <w:proofErr w:type="spellEnd"/>
          <w:r w:rsidR="009D5AA4">
            <w:t>, 2017)</w:t>
          </w:r>
          <w:r w:rsidR="00DF713F">
            <w:fldChar w:fldCharType="end"/>
          </w:r>
        </w:sdtContent>
      </w:sdt>
    </w:p>
    <w:p w14:paraId="4C732439" w14:textId="77777777"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14:paraId="78418A13" w14:textId="77777777"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14:paraId="100C5937" w14:textId="2DE78395"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2C55D4">
            <w:instrText>ADDIN CitaviPlaceholder{eyIkaWQiOiIxIiwiRW50cmllcyI6W3siJGlkIjoiMiIsIklkIjoiNzZmZTY0NzktZDUwZC00MDliLWE4ZjQtNjY5ODMyNGVjMTYzIiwiUmFuZ2VMZW5ndGgiOjUx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kifX1dLCJRdW90YXRpb25zIjpbXSwiUmVmZXJlbmNlVHlwZSI6IkJvb2tFZGl0ZWQiLCJTZXJpZXNUaXRsZSI6eyIkaWQiOiIxNyIsIkVkaXRvcnMiOltdLCJOYW1lIjoiTGVjdHVyZSBub3RlcyBpbiBjb21wdXRlciBzY2llbmNlIiwiUHJvdGVjdGVkIjpmYWxzZSwiQ3JlYXRlZEJ5IjoiX01hdHRpYXMgTHViZXIiLCJDcmVhdGVkT24iOiIyMDE4LTA4LTAyVDA5OjExOjQwIiwiTW9kaWZpZWRCeSI6Il9NYXR0aWFzIEx1YmVyIiwiSWQiOiJiNDgyMGRhMy1mMjAzLTQzOTctYjljZi0yZWZiYTRmNDZjMTkiLCJNb2RpZmllZE9uIjoiMjAxOC0wOC0wMlQwNzoxMTo0My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}</w:instrText>
          </w:r>
          <w:r w:rsidR="008411D4">
            <w:fldChar w:fldCharType="separate"/>
          </w:r>
          <w:r w:rsidR="009D5AA4">
            <w:t xml:space="preserve">(Chatterjee, Dutta, &amp; </w:t>
          </w:r>
          <w:proofErr w:type="spellStart"/>
          <w:r w:rsidR="009D5AA4">
            <w:t>Sundarraj</w:t>
          </w:r>
          <w:proofErr w:type="spellEnd"/>
          <w:r w:rsidR="009D5AA4">
            <w:t>, 2018, pp. 220–222)</w:t>
          </w:r>
          <w:r w:rsidR="008411D4">
            <w:fldChar w:fldCharType="end"/>
          </w:r>
        </w:sdtContent>
      </w:sdt>
    </w:p>
    <w:p w14:paraId="44C745C8" w14:textId="70DAEE52"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nenne, die Teilnehmer </w:t>
      </w:r>
      <w:r w:rsidR="00D46891">
        <w:t xml:space="preserve">innerhalb von den Wettbewerben für alle einsehbar veröffentlichen können, damit andere Wettbewerber auf den eigenen Ergebnissen aufbauen können und sich zu neuen Ansätzen zu Problemlösung inspirieren lassen.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9D5AA4">
            <w:t>(Marr, 2016, pp. 281–286)</w:t>
          </w:r>
          <w:r w:rsidR="003F5D2B">
            <w:fldChar w:fldCharType="end"/>
          </w:r>
        </w:sdtContent>
      </w:sdt>
    </w:p>
    <w:p w14:paraId="2BCCE957" w14:textId="0211DCA5"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 xml:space="preserve">dass der Nutzer eine sich </w:t>
      </w:r>
      <w:r w:rsidR="00E739CC">
        <w:lastRenderedPageBreak/>
        <w:t>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9D5AA4">
            <w:t>(Guo, 2017)</w:t>
          </w:r>
          <w:r w:rsidR="00796C58">
            <w:fldChar w:fldCharType="end"/>
          </w:r>
        </w:sdtContent>
      </w:sdt>
      <w:r w:rsidR="005A0BB4">
        <w:t xml:space="preserve">. Angeboten wird somit quasi ein kostenloses 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24C363A9" w:rsidR="00BC4363" w:rsidRPr="009D4963" w:rsidRDefault="00BC4363" w:rsidP="009A1B72">
      <w:pPr>
        <w:rPr>
          <w:color w:val="FF0000"/>
        </w:rPr>
      </w:pPr>
      <w:r w:rsidRPr="009D4963">
        <w:rPr>
          <w:color w:val="FF0000"/>
        </w:rP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rsidRPr="009D4963">
        <w:rPr>
          <w:color w:val="FF0000"/>
        </w:rPr>
        <w:t xml:space="preserve">der Modelle </w:t>
      </w:r>
      <w:r w:rsidRPr="009D4963">
        <w:rPr>
          <w:color w:val="FF0000"/>
        </w:rPr>
        <w:t xml:space="preserve">bewertet wird. </w:t>
      </w:r>
      <w:sdt>
        <w:sdtPr>
          <w:rPr>
            <w:color w:val="FF0000"/>
          </w:rPr>
          <w:alias w:val="Don't edit this field"/>
          <w:tag w:val="CitaviPlaceholder#84b0bc9d-5527-4ef3-86ce-4c19eaf19b96"/>
          <w:id w:val="-1060165932"/>
          <w:placeholder>
            <w:docPart w:val="DefaultPlaceholder_-1854013440"/>
          </w:placeholder>
        </w:sdtPr>
        <w:sdtContent>
          <w:r w:rsidRPr="009D4963">
            <w:rPr>
              <w:color w:val="FF0000"/>
            </w:rPr>
            <w:fldChar w:fldCharType="begin"/>
          </w:r>
          <w:r w:rsidR="002C55D4" w:rsidRPr="009D4963">
            <w:rPr>
              <w:color w:val="FF0000"/>
            </w:rPr>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rsidRPr="009D4963">
            <w:rPr>
              <w:color w:val="FF0000"/>
            </w:rPr>
            <w:fldChar w:fldCharType="separate"/>
          </w:r>
          <w:r w:rsidR="009D5AA4">
            <w:rPr>
              <w:color w:val="FF0000"/>
            </w:rPr>
            <w:t>(</w:t>
          </w:r>
          <w:proofErr w:type="spellStart"/>
          <w:r w:rsidR="009D5AA4">
            <w:rPr>
              <w:color w:val="FF0000"/>
            </w:rPr>
            <w:t>Goldbloom</w:t>
          </w:r>
          <w:proofErr w:type="spellEnd"/>
          <w:r w:rsidR="009D5AA4">
            <w:rPr>
              <w:color w:val="FF0000"/>
            </w:rPr>
            <w:t>, 2018)</w:t>
          </w:r>
          <w:r w:rsidRPr="009D4963">
            <w:rPr>
              <w:color w:val="FF0000"/>
            </w:rPr>
            <w:fldChar w:fldCharType="end"/>
          </w:r>
        </w:sdtContent>
      </w:sdt>
    </w:p>
    <w:p w14:paraId="4DDD320F" w14:textId="2CAA7B99"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w:t>
      </w:r>
    </w:p>
    <w:p w14:paraId="39D654F9" w14:textId="77777777"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14:paraId="6E86A108" w14:textId="77777777" w:rsidR="002E4D15" w:rsidRDefault="002E4D15" w:rsidP="002E4D15">
      <w:pPr>
        <w:pStyle w:val="berschrift2"/>
      </w:pPr>
      <w:bookmarkStart w:id="2" w:name="_Toc522554754"/>
      <w:r>
        <w:t>Was ist die Winton Stock Market Challenge</w:t>
      </w:r>
      <w:bookmarkEnd w:id="2"/>
    </w:p>
    <w:p w14:paraId="3DDCA22C" w14:textId="4C743C2C"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r w:rsidR="00245FA1">
        <w:t>-</w:t>
      </w:r>
      <w:r>
        <w:t>Management</w:t>
      </w:r>
      <w:proofErr w:type="gramEnd"/>
      <w:r>
        <w:t xml:space="preserve"> 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 xml:space="preserve">von bis zu 20.000$ </w:t>
      </w:r>
      <w:r w:rsidR="00592280">
        <w:t xml:space="preserve">außerdem Bewerbungsgespräche mit dem Analytics Team von Winton zu gewinnen. </w:t>
      </w:r>
      <w:r w:rsidR="00BD3C54">
        <w:t>Die Aufgabe im Wettbewerb</w:t>
      </w:r>
      <w:r w:rsidR="00592280">
        <w:t xml:space="preserve"> war es zukün</w:t>
      </w:r>
      <w:r w:rsidR="00D75A3B">
        <w:t xml:space="preserve">ftige Wertpapierrenditen auf Basis </w:t>
      </w:r>
      <w:r w:rsidR="00BD3C54">
        <w:t>der</w:t>
      </w:r>
      <w:r w:rsidR="00D75A3B">
        <w:t xml:space="preserve"> </w:t>
      </w:r>
      <w:r w:rsidR="00034B07">
        <w:t>vergangenen Performance</w:t>
      </w:r>
      <w:r w:rsidR="00D75A3B">
        <w:t>, sowie 25 maskierten Merkmalen oder Kennzahlen</w:t>
      </w:r>
      <w:r w:rsidR="00BD3C54">
        <w:t xml:space="preserve"> vorherzusagen</w:t>
      </w:r>
      <w:r w:rsidR="00D75A3B">
        <w:t>.</w:t>
      </w:r>
      <w:r w:rsidR="000B6FC0">
        <w:t xml:space="preserve"> Die Maskierung ist insbesondere </w:t>
      </w:r>
      <w:r w:rsidR="006B2AA1">
        <w:t xml:space="preserve">deshalb </w:t>
      </w:r>
      <w:r w:rsidR="000B6FC0">
        <w:t xml:space="preserve">gewählt worden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 xml:space="preserve"> und somit für Chancengleichheit zu Sorgen.</w:t>
      </w:r>
    </w:p>
    <w:p w14:paraId="54464BF9" w14:textId="613D3BDD"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w:t>
      </w:r>
      <w:r>
        <w:lastRenderedPageBreak/>
        <w:t>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77777777"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w:t>
      </w:r>
      <w:proofErr w:type="gramStart"/>
      <w:r>
        <w:t>Problemen</w:t>
      </w:r>
      <w:proofErr w:type="gramEnd"/>
      <w:r>
        <w:t xml:space="preserve">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14:paraId="74FAB052" w14:textId="77777777"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6C4D49A5"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A01C8B">
        <w:rPr>
          <w:noProof/>
        </w:rPr>
        <w:t>1</w:t>
      </w:r>
      <w:r>
        <w:fldChar w:fldCharType="end"/>
      </w:r>
      <w:r>
        <w:t xml:space="preserve"> </w:t>
      </w:r>
      <w:proofErr w:type="spellStart"/>
      <w:r>
        <w:rPr>
          <w:color w:val="FF0000"/>
        </w:rPr>
        <w:t>Quekke</w:t>
      </w:r>
      <w:proofErr w:type="spellEnd"/>
      <w:r>
        <w:rPr>
          <w:color w:val="FF0000"/>
        </w:rPr>
        <w:t xml:space="preserve"> mit angeben</w:t>
      </w:r>
    </w:p>
    <w:p w14:paraId="6F5BC9D8" w14:textId="68997ABD" w:rsidR="00116731" w:rsidRDefault="00AA4325" w:rsidP="00DD38E7">
      <w:r>
        <w:t xml:space="preserve">Im Testdatensatz mit 120.000 Einträgen sind nur die Features, die vergangenen Tagesrenditen und die Minutenrenditen von eins bis 120 enthalten, die folgenden 60 Minuten, sowie die folgenden zwei Tage </w:t>
      </w:r>
      <w:r w:rsidR="00245FA1">
        <w:t>sollen</w:t>
      </w:r>
      <w:r>
        <w:t xml:space="preserve">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die Challenge noch realitätsnäher zu gestalten</w:t>
      </w:r>
      <w:r w:rsidR="00260AA4">
        <w:t>.</w:t>
      </w:r>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03E61DE6" w:rsidR="00122A2F" w:rsidRDefault="00122A2F" w:rsidP="00DD38E7">
      <w:r>
        <w:lastRenderedPageBreak/>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9D5AA4">
            <w:t>(Anderson, 2015b, 2016)</w:t>
          </w:r>
          <w:r w:rsidR="008F7D23">
            <w:fldChar w:fldCharType="end"/>
          </w:r>
        </w:sdtContent>
      </w:sdt>
    </w:p>
    <w:p w14:paraId="0BE461E0" w14:textId="7F9D9816" w:rsidR="00122A2F" w:rsidRDefault="00245FA1" w:rsidP="00DD38E7">
      <w:r>
        <w:t>Außerdem erwähnenswert ist</w:t>
      </w:r>
      <w:r w:rsidR="00692CE6">
        <w:t xml:space="preserve">,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proofErr w:type="gramStart"/>
      <w:r>
        <w:t>D</w:t>
      </w:r>
      <w:r w:rsidR="00181E8C">
        <w:t>es weiteren</w:t>
      </w:r>
      <w:proofErr w:type="gramEnd"/>
      <w:r w:rsidR="00181E8C">
        <w:t xml:space="preserve">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9D5AA4">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3" w:name="_Toc522554755"/>
      <w:r>
        <w:t>Was ist die Forschungslücke</w:t>
      </w:r>
      <w:bookmarkEnd w:id="3"/>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5052AA32" w:rsidR="00C33EF0" w:rsidRPr="002C6725" w:rsidRDefault="00C33EF0" w:rsidP="00653C3C">
      <w:pPr>
        <w:rPr>
          <w:color w:val="FF0000"/>
        </w:rPr>
      </w:pPr>
      <w:r w:rsidRPr="004E762D">
        <w:t xml:space="preserve">Der Umstand, dass gute Prognosen auf den Trainingsdaten </w:t>
      </w:r>
      <w:r w:rsidR="004E762D">
        <w:t xml:space="preserve">sich </w:t>
      </w:r>
      <w:r w:rsidRPr="004E762D">
        <w:t xml:space="preserve">oft nicht aufs </w:t>
      </w:r>
      <w:proofErr w:type="spellStart"/>
      <w:r w:rsidRPr="004E762D">
        <w:t>Leaderboard</w:t>
      </w:r>
      <w:proofErr w:type="spellEnd"/>
      <w:r w:rsidRPr="004E762D">
        <w:t xml:space="preserve"> zu Übertragen schienen</w:t>
      </w:r>
      <w:r w:rsidR="004E762D">
        <w:t>,</w:t>
      </w:r>
      <w:r w:rsidRPr="004E762D">
        <w:t xml:space="preserve"> zeigte wie wichtig es war, den permanenten Hang der Modelle zu </w:t>
      </w:r>
      <w:proofErr w:type="spellStart"/>
      <w:r w:rsidRPr="004E762D">
        <w:t>overfitten</w:t>
      </w:r>
      <w:proofErr w:type="spellEnd"/>
      <w:r w:rsidRPr="004E762D">
        <w:t xml:space="preserve">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2C6725">
        <w:t xml:space="preserve"> </w:t>
      </w:r>
      <w:r w:rsidR="002C6725">
        <w:rPr>
          <w:color w:val="FF0000"/>
        </w:rPr>
        <w:t>(</w:t>
      </w:r>
      <w:proofErr w:type="spellStart"/>
      <w:r w:rsidR="002C6725">
        <w:rPr>
          <w:color w:val="FF0000"/>
        </w:rPr>
        <w:t>Leaderboard</w:t>
      </w:r>
      <w:proofErr w:type="spellEnd"/>
      <w:r w:rsidR="002C6725">
        <w:rPr>
          <w:color w:val="FF0000"/>
        </w:rPr>
        <w:t xml:space="preserve"> als Quelle)</w:t>
      </w:r>
    </w:p>
    <w:p w14:paraId="12032847" w14:textId="3DE5E2BA"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w:t>
      </w:r>
      <w:r w:rsidR="003C5076">
        <w:lastRenderedPageBreak/>
        <w:t xml:space="preserve">nicht der breiten Öffentlichkeit zugänglich gemacht </w:t>
      </w:r>
      <w:sdt>
        <w:sdtPr>
          <w:alias w:val="Don't edit this field"/>
          <w:tag w:val="CitaviPlaceholder#1434c674-68b7-4275-969a-be846e3aab0f"/>
          <w:id w:val="1200823433"/>
          <w:placeholder>
            <w:docPart w:val="DefaultPlaceholder_-1854013440"/>
          </w:placeholder>
        </w:sdtPr>
        <w:sdtContent>
          <w:r w:rsidR="003C5076">
            <w:fldChar w:fldCharType="begin"/>
          </w:r>
          <w:r w:rsidR="003C5076">
            <w:instrText>ADDIN CitaviPlaceholder{eyIkaWQiOiIxIiwiRW50cmllcyI6W3siJGlkIjoiMiIsIklkIjoiZTMzNmU1ODMtYzcxYi00ZmJhLTkwNTQtMzE0MDZhODQ3YTBj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xNDM0YzY3NC02OGI3LTQyNzUtOTY5YS1iZTg0NmUzYWFiMGYiLCJUZXh0IjoiKEFuZGVyc29uLCAyMDE2KSIsIldBSVZlcnNpb24iOiI2LjEuMC4wIn0=}</w:instrText>
          </w:r>
          <w:r w:rsidR="003C5076">
            <w:fldChar w:fldCharType="separate"/>
          </w:r>
          <w:r w:rsidR="009D5AA4">
            <w:t>(Anderson, 2016)</w:t>
          </w:r>
          <w:r w:rsidR="003C5076">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3B8E1182" w:rsidR="00745FC0" w:rsidRDefault="00745FC0" w:rsidP="00653C3C">
      <w:r>
        <w:t xml:space="preserve">Zusammengefasst werden die erarbeiteten </w:t>
      </w:r>
      <w:proofErr w:type="spellStart"/>
      <w:r>
        <w:t>Erkenntnise</w:t>
      </w:r>
      <w:proofErr w:type="spellEnd"/>
      <w:r>
        <w:t xml:space="preserve"> dann in einem Model, das nicht nur die Benchmark geschlagen hätte, sondern außerdem auf dem </w:t>
      </w:r>
      <w:proofErr w:type="spellStart"/>
      <w:r>
        <w:t>Leaderboard</w:t>
      </w:r>
      <w:proofErr w:type="spellEnd"/>
      <w:r>
        <w:t xml:space="preserve"> unter den besten 1% aller Teilnehmer rangiert hätte</w:t>
      </w:r>
    </w:p>
    <w:p w14:paraId="0EB52F9F" w14:textId="7593568E" w:rsidR="00041BC5" w:rsidRPr="00D627A1" w:rsidRDefault="00025D86" w:rsidP="00041BC5">
      <w:pPr>
        <w:pStyle w:val="berschrift2"/>
        <w:rPr>
          <w:color w:val="FF0000"/>
        </w:rPr>
      </w:pPr>
      <w:r w:rsidRPr="00D627A1">
        <w:rPr>
          <w:color w:val="FF0000"/>
        </w:rPr>
        <w:t>Verwendete Software</w:t>
      </w:r>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proofErr w:type="spellStart"/>
      <w:r w:rsidRPr="00D627A1">
        <w:rPr>
          <w:i/>
          <w:color w:val="FF0000"/>
        </w:rPr>
        <w:t>Anaconda</w:t>
      </w:r>
      <w:proofErr w:type="spellEnd"/>
      <w:r w:rsidRPr="00D627A1">
        <w:rPr>
          <w:i/>
          <w:color w:val="FF0000"/>
        </w:rPr>
        <w:t xml:space="preserve"> 5.2</w:t>
      </w:r>
      <w:r w:rsidRPr="00D627A1">
        <w:rPr>
          <w:color w:val="FF0000"/>
        </w:rPr>
        <w:t xml:space="preserve"> wurde </w:t>
      </w:r>
      <w:proofErr w:type="spellStart"/>
      <w:r w:rsidRPr="00D627A1">
        <w:rPr>
          <w:i/>
          <w:color w:val="FF0000"/>
        </w:rPr>
        <w:t>IPython</w:t>
      </w:r>
      <w:proofErr w:type="spellEnd"/>
      <w:r w:rsidRPr="00D627A1">
        <w:rPr>
          <w:color w:val="FF0000"/>
        </w:rPr>
        <w:t xml:space="preserve"> als </w:t>
      </w:r>
      <w:proofErr w:type="spellStart"/>
      <w:r w:rsidRPr="00D627A1">
        <w:rPr>
          <w:color w:val="FF0000"/>
        </w:rPr>
        <w:t>programmiersprache</w:t>
      </w:r>
      <w:proofErr w:type="spellEnd"/>
      <w:r w:rsidRPr="00D627A1">
        <w:rPr>
          <w:color w:val="FF0000"/>
        </w:rPr>
        <w:t xml:space="preserve"> gewählt und </w:t>
      </w:r>
      <w:r w:rsidR="00D627A1" w:rsidRPr="00D627A1">
        <w:rPr>
          <w:color w:val="FF0000"/>
        </w:rPr>
        <w:t xml:space="preserve">weitgehen mit </w:t>
      </w:r>
      <w:proofErr w:type="spellStart"/>
      <w:r w:rsidR="00D627A1" w:rsidRPr="00D627A1">
        <w:rPr>
          <w:color w:val="FF0000"/>
        </w:rPr>
        <w:t>Jupyter</w:t>
      </w:r>
      <w:proofErr w:type="spellEnd"/>
      <w:r w:rsidR="00D627A1" w:rsidRPr="00D627A1">
        <w:rPr>
          <w:color w:val="FF0000"/>
        </w:rPr>
        <w:t xml:space="preserve"> Notebooks gearbeitet. Als Paket für die Datenverarbeitung </w:t>
      </w:r>
      <w:proofErr w:type="spellStart"/>
      <w:r w:rsidR="00D627A1" w:rsidRPr="00D627A1">
        <w:rPr>
          <w:color w:val="FF0000"/>
        </w:rPr>
        <w:t>viel</w:t>
      </w:r>
      <w:proofErr w:type="spellEnd"/>
      <w:r w:rsidR="00D627A1" w:rsidRPr="00D627A1">
        <w:rPr>
          <w:color w:val="FF0000"/>
        </w:rPr>
        <w:t xml:space="preserve"> die Wahl auf Pandas, mit dem auch stückweit</w:t>
      </w:r>
    </w:p>
    <w:p w14:paraId="7D739CF2" w14:textId="77777777" w:rsidR="00041BC5" w:rsidRPr="00041BC5" w:rsidRDefault="00041BC5" w:rsidP="00041BC5"/>
    <w:p w14:paraId="36182C90" w14:textId="77777777" w:rsidR="002E4D15" w:rsidRDefault="00CC3557" w:rsidP="002E4D15">
      <w:pPr>
        <w:pStyle w:val="berschrift1"/>
      </w:pPr>
      <w:bookmarkStart w:id="4" w:name="_Toc522554756"/>
      <w:r>
        <w:t>Ein Blick auf die Daten</w:t>
      </w:r>
      <w:bookmarkEnd w:id="4"/>
    </w:p>
    <w:p w14:paraId="58725BFD" w14:textId="77777777" w:rsidR="002E4D15" w:rsidRDefault="002E4D15" w:rsidP="002E4D15">
      <w:pPr>
        <w:pStyle w:val="berschrift2"/>
      </w:pPr>
      <w:bookmarkStart w:id="5" w:name="_Toc522554757"/>
      <w:bookmarkStart w:id="6" w:name="_Ref522578463"/>
      <w:bookmarkStart w:id="7" w:name="_Ref522578475"/>
      <w:bookmarkStart w:id="8" w:name="_Ref522578481"/>
      <w:bookmarkStart w:id="9" w:name="_Ref522578487"/>
      <w:bookmarkStart w:id="10" w:name="_Ref522578501"/>
      <w:bookmarkStart w:id="11" w:name="_Ref522578524"/>
      <w:r>
        <w:t>Daten erklären</w:t>
      </w:r>
      <w:bookmarkEnd w:id="5"/>
      <w:bookmarkEnd w:id="6"/>
      <w:bookmarkEnd w:id="7"/>
      <w:bookmarkEnd w:id="8"/>
      <w:bookmarkEnd w:id="9"/>
      <w:bookmarkEnd w:id="10"/>
      <w:bookmarkEnd w:id="11"/>
    </w:p>
    <w:p w14:paraId="363FE449" w14:textId="2CBF4B6B" w:rsidR="007D2E46" w:rsidRPr="00025D8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w:t>
      </w:r>
      <w:r w:rsidRPr="00025D86">
        <w:t>Die Tages- und Minutenrenditen waren außerdem bereits logarithmiert.</w:t>
      </w:r>
    </w:p>
    <w:p w14:paraId="4C258329" w14:textId="4A3ACEE2"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9D5AA4">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7F6813BA" w:rsidR="007D2E46" w:rsidRDefault="007D2E46" w:rsidP="007D2E46">
      <w:pPr>
        <w:pStyle w:val="Beschriftung"/>
      </w:pPr>
      <w:bookmarkStart w:id="12" w:name="_Ref522016548"/>
      <w:r>
        <w:t xml:space="preserve">Abbildung </w:t>
      </w:r>
      <w:r>
        <w:fldChar w:fldCharType="begin"/>
      </w:r>
      <w:r>
        <w:instrText xml:space="preserve"> SEQ Abbildung \* ARABIC </w:instrText>
      </w:r>
      <w:r>
        <w:fldChar w:fldCharType="separate"/>
      </w:r>
      <w:r w:rsidR="00A01C8B">
        <w:rPr>
          <w:noProof/>
        </w:rPr>
        <w:t>2</w:t>
      </w:r>
      <w:r>
        <w:fldChar w:fldCharType="end"/>
      </w:r>
      <w:bookmarkEnd w:id="12"/>
      <w:r w:rsidR="00FD5BC6">
        <w:t xml:space="preserve"> Anteil der fehlenden Werte für Trainings- und Testdaten</w:t>
      </w:r>
    </w:p>
    <w:p w14:paraId="5F3F79CB" w14:textId="77777777"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46BE9077" w:rsidR="007D2E46" w:rsidRDefault="007D2E46" w:rsidP="007D2E46">
      <w:pPr>
        <w:pStyle w:val="Beschriftung"/>
      </w:pPr>
      <w:r>
        <w:t xml:space="preserve">Abbildung </w:t>
      </w:r>
      <w:r>
        <w:fldChar w:fldCharType="begin"/>
      </w:r>
      <w:r>
        <w:instrText xml:space="preserve"> SEQ Abbildung \* ARABIC </w:instrText>
      </w:r>
      <w:r>
        <w:fldChar w:fldCharType="separate"/>
      </w:r>
      <w:r w:rsidR="00A01C8B">
        <w:rPr>
          <w:noProof/>
        </w:rPr>
        <w:t>3</w:t>
      </w:r>
      <w:r>
        <w:fldChar w:fldCharType="end"/>
      </w:r>
      <w:r>
        <w:t xml:space="preserve"> Verteilung der fehlenden Werte bei den vergangenen Minutenrenditen</w:t>
      </w:r>
      <w:r>
        <w:rPr>
          <w:noProof/>
        </w:rPr>
        <w:t xml:space="preserve"> nach Datensätzen</w:t>
      </w:r>
    </w:p>
    <w:p w14:paraId="65BCF029" w14:textId="77777777"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t>
      </w:r>
      <w:r>
        <w:lastRenderedPageBreak/>
        <w:t xml:space="preserve">wenigen Prozent. Trotzdem gibt es allerdings auch einige Einträge, bei denen bis zu der Hälfte der Renditen nicht enthalten sind. </w:t>
      </w:r>
    </w:p>
    <w:p w14:paraId="0209A8E3" w14:textId="5A104A23"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9D5AA4">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w:t>
      </w:r>
      <w:r w:rsidR="009B68F1">
        <w:t>verschiedene</w:t>
      </w:r>
      <w:r>
        <w:t xml:space="preserve"> Techniken zur Imputation, wobei hier versucht wird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w:t>
      </w:r>
    </w:p>
    <w:p w14:paraId="3214EAEB" w14:textId="51E941CB"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r w:rsidR="003A0EA5">
        <w:t xml:space="preserve"> Bei den Features wurde für Feature_5, Feature_16 und Feature_20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w:t>
      </w:r>
      <w:proofErr w:type="spellStart"/>
      <w:r w:rsidR="003A0EA5">
        <w:t>One</w:t>
      </w:r>
      <w:proofErr w:type="spellEnd"/>
      <w:r w:rsidR="003A0EA5">
        <w:t xml:space="preserve">-Hot-Kodierung in Dummy-Variablen überführt. Anschließend wurden auch </w:t>
      </w:r>
      <w:r w:rsidR="00025D86">
        <w:t>hier</w:t>
      </w:r>
      <w:r w:rsidR="003A0EA5">
        <w:t xml:space="preserve"> 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9D5AA4">
            <w:t>(Sarkar, Bali, &amp; Sharma, 2018b, p. 169)</w:t>
          </w:r>
          <w:r w:rsidR="00F65264">
            <w:fldChar w:fldCharType="end"/>
          </w:r>
        </w:sdtContent>
      </w:sdt>
    </w:p>
    <w:p w14:paraId="3591C34A" w14:textId="77777777" w:rsidR="002E4D15" w:rsidRDefault="002E4D15" w:rsidP="002E4D15">
      <w:pPr>
        <w:pStyle w:val="berschrift2"/>
      </w:pPr>
      <w:bookmarkStart w:id="13" w:name="_Toc522554758"/>
      <w:r>
        <w:t>EDA/</w:t>
      </w:r>
      <w:proofErr w:type="spellStart"/>
      <w:r>
        <w:t>Descriptive</w:t>
      </w:r>
      <w:proofErr w:type="spellEnd"/>
      <w:r>
        <w:t xml:space="preserve"> Statistik</w:t>
      </w:r>
      <w:bookmarkEnd w:id="13"/>
    </w:p>
    <w:p w14:paraId="33FDB956" w14:textId="77777777" w:rsidR="00E75420" w:rsidRDefault="00E75420" w:rsidP="00E75420">
      <w:pPr>
        <w:pStyle w:val="berschrift3"/>
      </w:pPr>
      <w:bookmarkStart w:id="14" w:name="_Toc522554759"/>
      <w:r>
        <w:t>Feature 7</w:t>
      </w:r>
      <w:bookmarkEnd w:id="14"/>
    </w:p>
    <w:p w14:paraId="27BBEEB6" w14:textId="77777777"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5C20AE9E"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A01C8B">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14:paraId="60DE44E2" w14:textId="77777777" w:rsidR="00FD5BC6" w:rsidRPr="00FD5BC6" w:rsidRDefault="00FD5BC6" w:rsidP="00FD5BC6">
      <w:pPr>
        <w:rPr>
          <w:lang w:eastAsia="de-DE"/>
        </w:rPr>
      </w:pPr>
    </w:p>
    <w:p w14:paraId="4A058950" w14:textId="77777777"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w:t>
      </w:r>
      <w:proofErr w:type="gramStart"/>
      <w:r w:rsidR="00FD5BC6">
        <w:rPr>
          <w:lang w:eastAsia="de-DE"/>
        </w:rPr>
        <w:t>Modelle erstellen</w:t>
      </w:r>
      <w:proofErr w:type="gramEnd"/>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14:paraId="51719B87" w14:textId="571F2763" w:rsidR="004E4EF3" w:rsidRDefault="00554E05" w:rsidP="00FD5BC6">
      <w:pPr>
        <w:rPr>
          <w:lang w:eastAsia="de-DE"/>
        </w:rPr>
      </w:pPr>
      <w:r>
        <w:rPr>
          <w:lang w:eastAsia="de-DE"/>
        </w:rPr>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9D5AA4">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5" w:name="_Toc522554760"/>
      <w:r>
        <w:lastRenderedPageBreak/>
        <w:t>Feature 5</w:t>
      </w:r>
      <w:bookmarkEnd w:id="15"/>
    </w:p>
    <w:p w14:paraId="4B0A5271" w14:textId="77777777"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5CEE756A" w:rsidR="0098183D" w:rsidRDefault="0098183D" w:rsidP="0098183D">
      <w:pPr>
        <w:pStyle w:val="Beschriftung"/>
      </w:pPr>
      <w:r>
        <w:t xml:space="preserve">Abbildung </w:t>
      </w:r>
      <w:r>
        <w:fldChar w:fldCharType="begin"/>
      </w:r>
      <w:r>
        <w:instrText xml:space="preserve"> SEQ Abbildung \* ARABIC </w:instrText>
      </w:r>
      <w:r>
        <w:fldChar w:fldCharType="separate"/>
      </w:r>
      <w:r w:rsidR="00A01C8B">
        <w:rPr>
          <w:noProof/>
        </w:rPr>
        <w:t>5</w:t>
      </w:r>
      <w:r>
        <w:fldChar w:fldCharType="end"/>
      </w:r>
    </w:p>
    <w:p w14:paraId="6F1CB385" w14:textId="26BA354C"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Oktober handeln könnte</w:t>
      </w:r>
      <w:r w:rsidR="000313D8">
        <w:t>.</w:t>
      </w:r>
      <w:r w:rsidR="005E3094">
        <w:t xml:space="preserve"> </w:t>
      </w:r>
      <w:r w:rsidR="000313D8">
        <w:t>E</w:t>
      </w:r>
      <w:r w:rsidR="005E3094">
        <w:t>ine andere Möglichkeit wäre, dass es</w:t>
      </w:r>
      <w:r w:rsidR="00025D86">
        <w:t xml:space="preserve"> eventuell</w:t>
      </w:r>
      <w:r w:rsidR="005E3094">
        <w:t xml:space="preserve"> </w:t>
      </w:r>
      <w:r w:rsidR="000313D8">
        <w:t xml:space="preserve">eine </w:t>
      </w:r>
      <w:r w:rsidR="005E3094">
        <w:t xml:space="preserve">Art Branchenindex </w:t>
      </w:r>
      <w:r w:rsidR="000313D8">
        <w:t>darstellt</w:t>
      </w:r>
      <w:r w:rsidR="005E3094">
        <w:t>.</w:t>
      </w:r>
    </w:p>
    <w:p w14:paraId="504C4CD4" w14:textId="77777777" w:rsidR="002E4D15" w:rsidRDefault="00E75420" w:rsidP="004A59E0">
      <w:pPr>
        <w:pStyle w:val="berschrift3"/>
      </w:pPr>
      <w:bookmarkStart w:id="16" w:name="_Toc522554761"/>
      <w:r>
        <w:t>Zeitreihen und Renditen</w:t>
      </w:r>
      <w:bookmarkEnd w:id="16"/>
    </w:p>
    <w:p w14:paraId="1A2C4A5E" w14:textId="77777777"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79257B34" w:rsidR="0014703A" w:rsidRPr="00C270D7" w:rsidRDefault="0014703A"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79257B34" w:rsidR="0014703A" w:rsidRPr="00C270D7" w:rsidRDefault="0014703A"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7C97F000"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9D5AA4">
            <w:t xml:space="preserve">(Schmid &amp; </w:t>
          </w:r>
          <w:proofErr w:type="spellStart"/>
          <w:r w:rsidR="009D5AA4">
            <w:t>Trede</w:t>
          </w:r>
          <w:proofErr w:type="spellEnd"/>
          <w:r w:rsidR="009D5AA4">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28594CC1" w:rsidR="00895AA0" w:rsidRDefault="003D195B" w:rsidP="003D195B">
      <w:pPr>
        <w:pStyle w:val="Beschriftung"/>
      </w:pPr>
      <w:r>
        <w:t xml:space="preserve">Abbildung </w:t>
      </w:r>
      <w:r>
        <w:fldChar w:fldCharType="begin"/>
      </w:r>
      <w:r>
        <w:instrText xml:space="preserve"> SEQ Abbildung \* ARABIC </w:instrText>
      </w:r>
      <w:r>
        <w:fldChar w:fldCharType="separate"/>
      </w:r>
      <w:r w:rsidR="00A01C8B">
        <w:rPr>
          <w:noProof/>
        </w:rPr>
        <w:t>7</w:t>
      </w:r>
      <w:r>
        <w:fldChar w:fldCharType="end"/>
      </w:r>
    </w:p>
    <w:p w14:paraId="3A115F62" w14:textId="28B284A1" w:rsidR="00895AA0" w:rsidRPr="00F02020" w:rsidRDefault="009B68F1" w:rsidP="00DD63DD">
      <w:r w:rsidRPr="00F02020">
        <w:t xml:space="preserve">Auch für die Minutenrenditen sind Volatilitäts-Cluster </w:t>
      </w:r>
      <w:proofErr w:type="spellStart"/>
      <w:proofErr w:type="gramStart"/>
      <w:r w:rsidRPr="00F02020">
        <w:t>bzw.volatile</w:t>
      </w:r>
      <w:proofErr w:type="spellEnd"/>
      <w:proofErr w:type="gramEnd"/>
      <w:r w:rsidRPr="00F02020">
        <w:t xml:space="preserve"> Phasen zu erkennen und in den Kursverläufen finden sich 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plötzlich auftretende 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51DF1C22"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A01C8B">
        <w:rPr>
          <w:noProof/>
        </w:rPr>
        <w:t>8</w:t>
      </w:r>
      <w:r>
        <w:fldChar w:fldCharType="end"/>
      </w:r>
    </w:p>
    <w:p w14:paraId="2DF1B8D4" w14:textId="3A3BE4D7" w:rsidR="00F02020" w:rsidRDefault="00F02020" w:rsidP="00DD63DD">
      <w:r>
        <w:t xml:space="preserve">Anschließend sollen nun untersucht werden, wie und ob Features untereinander bzw. mit den Zielvariablen korrelieren, da der Datensatz mit 210 Merkmalen schon von Grund auf relativ groß ist und ohnehin nicht davon ausgegangen werden kann, dass einzelne Minutenrenditen über den gesamten Datensatz signifikante Korrelationen aufweisen, da sie </w:t>
      </w:r>
      <w:r>
        <w:lastRenderedPageBreak/>
        <w:t xml:space="preserve">nicht nur von 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3DACE7DE" w:rsidR="00F80BF9" w:rsidRDefault="00F80BF9" w:rsidP="00F80BF9">
      <w:pPr>
        <w:pStyle w:val="Beschriftung"/>
      </w:pPr>
      <w:r>
        <w:t xml:space="preserve">Abbildung </w:t>
      </w:r>
      <w:r>
        <w:fldChar w:fldCharType="begin"/>
      </w:r>
      <w:r>
        <w:instrText xml:space="preserve"> SEQ Abbildung \* ARABIC </w:instrText>
      </w:r>
      <w:r>
        <w:fldChar w:fldCharType="separate"/>
      </w:r>
      <w:r w:rsidR="00A01C8B">
        <w:rPr>
          <w:noProof/>
        </w:rPr>
        <w:t>9</w:t>
      </w:r>
      <w:r>
        <w:fldChar w:fldCharType="end"/>
      </w:r>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5FCD0116" w:rsidR="005D210A" w:rsidRDefault="00B32B5E" w:rsidP="00F80BF9">
      <w:r>
        <w:t xml:space="preserve">Zu sehen war, dass sich zwar zwischen den Features mitunter starke Korrelationen ergaben, zwischen den Features und den (kumulierten) Renditen allerdings kaum. Das ändert sich ein </w:t>
      </w:r>
      <w:proofErr w:type="gramStart"/>
      <w:r>
        <w:t>wenig</w:t>
      </w:r>
      <w:proofErr w:type="gramEnd"/>
      <w:r>
        <w:t xml:space="preserve"> wenn man Korrelationen für einzelne Zeitpunkte untersuch und den Datensatz deshalb nach </w:t>
      </w:r>
      <w:r w:rsidRPr="00B32B5E">
        <w:rPr>
          <w:i/>
        </w:rPr>
        <w:t xml:space="preserve">Feature_7 </w:t>
      </w:r>
      <w:r>
        <w:t xml:space="preserve">gruppiert. Innerhalb eines Zeitpunktes sind durchaus deutlichere Zusammenhänge erkennbar, die sich aber kaum über mehrere Zeitpunkte hinweg generalisieren lassen. </w:t>
      </w:r>
      <w:r w:rsidR="00F80BF9">
        <w:t xml:space="preserve">Genauer bedeutet das, dass die Korrelationen innerhalb einer Gruppe zwar schon stärker sind, allerdings für jede Gruppe andere Features hervorstechen. In Gruppe </w:t>
      </w:r>
      <w:r w:rsidR="00F80BF9" w:rsidRPr="00F80BF9">
        <w:rPr>
          <w:i/>
        </w:rPr>
        <w:t>37168</w:t>
      </w:r>
      <w:r w:rsidR="00F80BF9">
        <w:t xml:space="preserve"> zum Beispiel sind das </w:t>
      </w:r>
      <w:r w:rsidR="00F80BF9" w:rsidRPr="00F80BF9">
        <w:rPr>
          <w:i/>
        </w:rPr>
        <w:t>Feature_25</w:t>
      </w:r>
      <w:r w:rsidR="00F80BF9">
        <w:t xml:space="preserve"> und </w:t>
      </w:r>
      <w:r w:rsidR="00F80BF9" w:rsidRPr="00F80BF9">
        <w:rPr>
          <w:i/>
        </w:rPr>
        <w:t>Feature_13</w:t>
      </w:r>
      <w:r w:rsidR="00F80BF9">
        <w:t xml:space="preserve"> für andere Zeitpunkte gilt das dann wiederum überhaupt nicht.</w:t>
      </w:r>
    </w:p>
    <w:p w14:paraId="4CD31F4D" w14:textId="77777777" w:rsidR="005E5C52" w:rsidRDefault="005E5C52" w:rsidP="005E5C52">
      <w:pPr>
        <w:keepNext/>
      </w:pPr>
      <w:r>
        <w:rPr>
          <w:noProof/>
        </w:rPr>
        <w:lastRenderedPageBreak/>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05D218B4"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A01C8B">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7" w:name="_Toc522554762"/>
      <w:r>
        <w:t>Methodik</w:t>
      </w:r>
      <w:bookmarkEnd w:id="17"/>
    </w:p>
    <w:p w14:paraId="6504E5A3" w14:textId="1DF752DB" w:rsidR="003A5DB4" w:rsidRPr="004D5407" w:rsidRDefault="00170711" w:rsidP="0000149D">
      <w:r w:rsidRPr="004D5407">
        <w:t xml:space="preserve">Der </w:t>
      </w:r>
      <w:proofErr w:type="spellStart"/>
      <w:r w:rsidRPr="004D5407">
        <w:t>Machine</w:t>
      </w:r>
      <w:proofErr w:type="spellEnd"/>
      <w:r w:rsidRPr="004D5407">
        <w:t xml:space="preserve"> Learning Prozess wurde im folgendem in einige Unterschritte aufgeteilt. Nachdem die Daten </w:t>
      </w:r>
      <w:r w:rsidR="003A5DB4" w:rsidRPr="004D5407">
        <w:t xml:space="preserve">im letzten Kapitel </w:t>
      </w:r>
      <w:r w:rsidRPr="004D5407">
        <w:t xml:space="preserve">erforscht und bereinigt worden sind, wird sich der nächste Abschnitt </w:t>
      </w:r>
      <w:proofErr w:type="spellStart"/>
      <w:r w:rsidRPr="004D5407">
        <w:t>ersteinmal</w:t>
      </w:r>
      <w:proofErr w:type="spellEnd"/>
      <w:r w:rsidRPr="004D5407">
        <w:t xml:space="preserve"> mit der Evaluationsmetrik beschäftigen</w:t>
      </w:r>
      <w:r w:rsidR="00C81E3B" w:rsidRPr="004D5407">
        <w:t xml:space="preserve">, sowie </w:t>
      </w:r>
      <w:r w:rsidRPr="004D5407">
        <w:t>der Benchmark die als Richtwert gilt ob ein Model funktioniert oder nicht.</w:t>
      </w:r>
      <w:r w:rsidR="003A5DB4" w:rsidRPr="004D5407">
        <w:t xml:space="preserve"> Da sich für diese während der Arbeit verschiedene Werte ergeben werden ist es wichtig zu verstehen nach welchem Schema sie gebildet werden.</w:t>
      </w:r>
    </w:p>
    <w:p w14:paraId="086C40D7" w14:textId="46400746"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w:t>
      </w:r>
      <w:proofErr w:type="spellStart"/>
      <w:r w:rsidRPr="004D5407">
        <w:rPr>
          <w:i/>
        </w:rPr>
        <w:t>of</w:t>
      </w:r>
      <w:proofErr w:type="spellEnd"/>
      <w:r w:rsidRPr="004D5407">
        <w:rPr>
          <w:i/>
        </w:rPr>
        <w:t>-</w:t>
      </w:r>
      <w:proofErr w:type="spellStart"/>
      <w:r w:rsidRPr="004D5407">
        <w:rPr>
          <w:i/>
        </w:rPr>
        <w:t>the.box</w:t>
      </w:r>
      <w:proofErr w:type="spellEnd"/>
      <w:r w:rsidRPr="004D5407">
        <w:t xml:space="preserve"> </w:t>
      </w:r>
      <w:r w:rsidR="00C836BB" w:rsidRPr="004D5407">
        <w:t>getestet</w:t>
      </w:r>
      <w:r w:rsidRPr="004D5407">
        <w:t>. Einmal</w:t>
      </w:r>
      <w:r w:rsidR="00C836BB" w:rsidRPr="004D5407">
        <w:t xml:space="preserve"> um </w:t>
      </w:r>
      <w:r w:rsidRPr="004D5407">
        <w:t xml:space="preserve">Vergleichswerte für spätere Modelle zu finden und außerdem um zu schauen wie erfolgreich man damit auf dem </w:t>
      </w:r>
      <w:proofErr w:type="spellStart"/>
      <w:r w:rsidRPr="004D5407">
        <w:t>Leaderboard</w:t>
      </w:r>
      <w:proofErr w:type="spellEnd"/>
      <w:r w:rsidRPr="004D5407">
        <w:t xml:space="preserve"> hätte abschneiden können</w:t>
      </w:r>
    </w:p>
    <w:p w14:paraId="7C3407E0" w14:textId="758E1564"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Feature_7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AE256F" w:rsidRPr="004D5407">
        <w:t>3.4</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w:t>
      </w:r>
      <w:proofErr w:type="spellStart"/>
      <w:r w:rsidR="00A85EAE" w:rsidRPr="004D5407">
        <w:t>Selection</w:t>
      </w:r>
      <w:proofErr w:type="spellEnd"/>
      <w:r w:rsidR="00A85EAE" w:rsidRPr="004D5407">
        <w:t xml:space="preserve"> </w:t>
      </w:r>
      <w:r w:rsidR="004D5407" w:rsidRPr="004D5407">
        <w:t xml:space="preserve">betrieben wurde, wurde dann das gesamte Vorgehen 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4D5407" w:rsidRPr="004D5407">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18" w:name="_Toc522554764"/>
      <w:r>
        <w:lastRenderedPageBreak/>
        <w:t>Benchmarks/</w:t>
      </w:r>
      <w:proofErr w:type="spellStart"/>
      <w:r>
        <w:t>ZeroBenchmark</w:t>
      </w:r>
      <w:bookmarkEnd w:id="18"/>
      <w:proofErr w:type="spellEnd"/>
    </w:p>
    <w:p w14:paraId="164C0F39" w14:textId="77777777" w:rsidR="00B3626E" w:rsidRDefault="004D5407" w:rsidP="00D514D3">
      <w:r>
        <w:t xml:space="preserve">Wie gerade bereits angesprochen, ist es für den weiteren Verlauf wichtig zu verstehen, wie genau die Modelle </w:t>
      </w:r>
      <w:r w:rsidR="00B3626E">
        <w:t xml:space="preserve">auf dem </w:t>
      </w:r>
      <w:proofErr w:type="spellStart"/>
      <w:r w:rsidR="00B3626E">
        <w:t>LEad</w:t>
      </w:r>
      <w:r>
        <w:t>Winton</w:t>
      </w:r>
      <w:proofErr w:type="spellEnd"/>
      <w:r>
        <w:t xml:space="preserve">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0E75B3C2" w:rsidR="004D5407" w:rsidRDefault="004D5407" w:rsidP="00D514D3">
      <w:r>
        <w:t xml:space="preserve"> Als </w:t>
      </w:r>
      <w:r w:rsidR="00B3626E">
        <w:t>Evaluationsmetrik</w:t>
      </w:r>
      <w:r>
        <w:t xml:space="preserve"> ist von den Entwicklern der Competition die gewichtete absolute Abweichung vom wahren Wert der Renditen gewählt worden. </w:t>
      </w:r>
      <w:r w:rsidR="00B3626E">
        <w:t xml:space="preserve">Die Gewichte sollen in einer sehr einfachen Form Trading-Kosten simulieren und finden sich für den Trainingsdatensatz in den letzten beiden Spalten. Für die </w:t>
      </w:r>
      <w:proofErr w:type="spellStart"/>
      <w:r w:rsidR="00B3626E">
        <w:t>Intraday</w:t>
      </w:r>
      <w:proofErr w:type="spellEnd"/>
      <w:r w:rsidR="00B3626E">
        <w:t>-Renditen und Tagesrenditen wurde für jeden Datenpunkt jeweils mit zwei verschiedenen Werten gewichten und die Gewichte der Testdaten waren aus offensichtlichen Gründen nicht bekannt.</w:t>
      </w:r>
    </w:p>
    <w:p w14:paraId="22DD4F2A" w14:textId="77777777"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14:paraId="1F32CF1C" w14:textId="77777777"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77777777" w:rsidR="0067775F" w:rsidRDefault="0067775F" w:rsidP="00D514D3">
            <w:r>
              <w:t>Public LB</w:t>
            </w:r>
          </w:p>
        </w:tc>
        <w:tc>
          <w:tcPr>
            <w:tcW w:w="2265" w:type="dxa"/>
          </w:tcPr>
          <w:p w14:paraId="5A06B5B3" w14:textId="77777777" w:rsidR="0067775F" w:rsidRDefault="0067775F" w:rsidP="00D514D3">
            <w:r>
              <w:t>Private LB</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1B2714BC" w:rsidR="00D863E6" w:rsidRDefault="0067775F" w:rsidP="0067775F">
      <w:pPr>
        <w:pStyle w:val="Beschriftung"/>
      </w:pPr>
      <w:r>
        <w:t xml:space="preserve">Abbildung </w:t>
      </w:r>
      <w:r>
        <w:fldChar w:fldCharType="begin"/>
      </w:r>
      <w:r>
        <w:instrText xml:space="preserve"> SEQ Abbildung \* ARABIC </w:instrText>
      </w:r>
      <w:r>
        <w:fldChar w:fldCharType="separate"/>
      </w:r>
      <w:r w:rsidR="00A01C8B">
        <w:rPr>
          <w:noProof/>
        </w:rPr>
        <w:t>11</w:t>
      </w:r>
      <w:r>
        <w:fldChar w:fldCharType="end"/>
      </w:r>
      <w:r>
        <w:t xml:space="preserve"> die jeweiligen Zero-Benchmarks im Vergleich</w:t>
      </w:r>
    </w:p>
    <w:p w14:paraId="1942B520" w14:textId="77777777"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570864F9" w:rsidR="00BA58F4" w:rsidRDefault="001F4585" w:rsidP="001F4585">
      <w:pPr>
        <w:pStyle w:val="Beschriftung"/>
      </w:pPr>
      <w:bookmarkStart w:id="19" w:name="_Ref522016553"/>
      <w:r>
        <w:t xml:space="preserve">Abbildung </w:t>
      </w:r>
      <w:r>
        <w:fldChar w:fldCharType="begin"/>
      </w:r>
      <w:r>
        <w:instrText xml:space="preserve"> SEQ Abbildung \* ARABIC </w:instrText>
      </w:r>
      <w:r>
        <w:fldChar w:fldCharType="separate"/>
      </w:r>
      <w:r w:rsidR="00A01C8B">
        <w:rPr>
          <w:noProof/>
        </w:rPr>
        <w:t>12</w:t>
      </w:r>
      <w:r>
        <w:fldChar w:fldCharType="end"/>
      </w:r>
      <w:bookmarkEnd w:id="19"/>
      <w:r>
        <w:t xml:space="preserve"> Zero-Be</w:t>
      </w:r>
      <w:r w:rsidR="000862F2">
        <w:t>n</w:t>
      </w:r>
      <w:r>
        <w:t>chmarks für drei zufällige Splits in Trainings und Validationsdaten mit jeweils 75% Trainingsdaten und 25% Validationsdaten</w:t>
      </w:r>
    </w:p>
    <w:p w14:paraId="138A3C3B" w14:textId="1D561695"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AE256F">
        <w:t xml:space="preserve">Abbildung </w:t>
      </w:r>
      <w:r w:rsidR="00AE256F">
        <w:rPr>
          <w:noProof/>
        </w:rPr>
        <w:t>12</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lastRenderedPageBreak/>
        <w:t xml:space="preserve">einzelnen </w:t>
      </w:r>
      <w:r>
        <w:t>Splits</w:t>
      </w:r>
      <w:proofErr w:type="gramEnd"/>
      <w:r>
        <w:t xml:space="preserve">, sondern auch innerhalb eines Splits die Werte der beiden </w:t>
      </w:r>
      <w:r w:rsidR="00A85EAE">
        <w:t>Scores</w:t>
      </w:r>
      <w:r w:rsidR="00DD0B75">
        <w:t xml:space="preserve"> 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67ED9D43" w:rsidR="00BB249D" w:rsidRPr="00921D83" w:rsidRDefault="00D863E6" w:rsidP="00D514D3">
      <w:pPr>
        <w:rPr>
          <w:color w:val="FF0000"/>
        </w:rPr>
      </w:pPr>
      <w:r w:rsidRPr="003A17DB">
        <w:t xml:space="preserve">Dieses </w:t>
      </w:r>
      <w:proofErr w:type="spellStart"/>
      <w:r w:rsidRPr="003A17DB">
        <w:t>Phänomän</w:t>
      </w:r>
      <w:proofErr w:type="spellEnd"/>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w:t>
      </w:r>
      <w:proofErr w:type="spellStart"/>
      <w:r w:rsidR="004B7ED9" w:rsidRPr="003A17DB">
        <w:t>Leaderboards</w:t>
      </w:r>
      <w:proofErr w:type="spellEnd"/>
      <w:r w:rsidR="004B7ED9" w:rsidRPr="003A17DB">
        <w:t xml:space="preserve"> mehr oder weniger glücklich aus. </w:t>
      </w:r>
      <w:r w:rsidR="003A17DB" w:rsidRPr="003A17DB">
        <w:t xml:space="preserve">Nachdem die Endergebnisse veröffentlicht wurden, war zu sehen, dass sich die Platzierungen auf dem privaten </w:t>
      </w:r>
      <w:proofErr w:type="spellStart"/>
      <w:r w:rsidR="003A17DB" w:rsidRPr="003A17DB">
        <w:t>Leaderboard</w:t>
      </w:r>
      <w:proofErr w:type="spellEnd"/>
      <w:r w:rsidR="003A17DB" w:rsidRPr="003A17DB">
        <w:t xml:space="preserve"> teilweise deutlich von denen auf dem Öffentlichen unterschieden. </w:t>
      </w:r>
      <w:r w:rsidR="00921D83">
        <w:t xml:space="preserve">Für fast die komplette Top 10 bedeutete dies mitunter massive Abwertungen in der Platzierung, lediglich die beiden besten blieben hiervon unberührt. Auf der anderen Seite konnten dafür viele Teilnehmer mit konservativeren Public-Scores überzeugen und stellten so die neue Top 10. Damit im Hinterkopf sollte bei der Modellauswahl also unbedingt darauf geachtet werden, nicht einfach das zu nehmen, dass den absolut besten Wert auf öffentlichen </w:t>
      </w:r>
      <w:proofErr w:type="spellStart"/>
      <w:r w:rsidR="00921D83">
        <w:t>Leaderboard</w:t>
      </w:r>
      <w:proofErr w:type="spellEnd"/>
      <w:r w:rsidR="00921D83">
        <w:t xml:space="preserve"> erreicht. Vielmehr geht es darum zu berücksichtigen ob die Modelle konsistent gute Werte erzielen und davon auszugehen ist, dass sie sich als robust erweisen werden. </w:t>
      </w:r>
      <w:r w:rsidR="00921D83">
        <w:rPr>
          <w:color w:val="FF0000"/>
        </w:rPr>
        <w:t xml:space="preserve">Quelle </w:t>
      </w:r>
      <w:proofErr w:type="spellStart"/>
      <w:r w:rsidR="00921D83">
        <w:rPr>
          <w:color w:val="FF0000"/>
        </w:rPr>
        <w:t>Leaderboard</w:t>
      </w:r>
      <w:proofErr w:type="spellEnd"/>
    </w:p>
    <w:p w14:paraId="0814D504" w14:textId="77777777" w:rsidR="002E4D15" w:rsidRDefault="00B4251B" w:rsidP="002E4D15">
      <w:pPr>
        <w:pStyle w:val="berschrift2"/>
      </w:pPr>
      <w:bookmarkStart w:id="20" w:name="_Ref521973794"/>
      <w:bookmarkStart w:id="21" w:name="_Toc522554765"/>
      <w:r>
        <w:t>Base</w:t>
      </w:r>
      <w:r w:rsidR="002E4D15">
        <w:t xml:space="preserve"> Models</w:t>
      </w:r>
      <w:bookmarkEnd w:id="20"/>
      <w:bookmarkEnd w:id="21"/>
    </w:p>
    <w:p w14:paraId="223CA35E" w14:textId="44C355A6"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9D5AA4">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9D5AA4">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281016BD" w:rsidR="00FC1BAC" w:rsidRDefault="00374472" w:rsidP="002E4AD8">
      <w:r w:rsidRPr="005E2980">
        <w:t xml:space="preserve">Da </w:t>
      </w:r>
      <w:proofErr w:type="spellStart"/>
      <w:r w:rsidRPr="005E2980">
        <w:t>XGBoost</w:t>
      </w:r>
      <w:proofErr w:type="spellEnd"/>
      <w:r w:rsidRPr="005E2980">
        <w:t xml:space="preserve"> auch mit fehlenden Werten umgehen kann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E97B5F" w:rsidRPr="005E2980">
        <w:t xml:space="preserve">eins, </w:t>
      </w:r>
      <w:r w:rsidR="00565395" w:rsidRPr="005E2980">
        <w:t xml:space="preserve">und zehn </w:t>
      </w:r>
      <w:r w:rsidR="00E97B5F" w:rsidRPr="005E2980">
        <w:t xml:space="preserve">entfernt, da der Anteil der fehlenden Werte teilweise weit größer als </w:t>
      </w:r>
      <w:r w:rsidR="00565395" w:rsidRPr="005E2980">
        <w:t>über 40</w:t>
      </w:r>
      <w:r w:rsidR="00E97B5F" w:rsidRPr="005E2980">
        <w:t xml:space="preserve">% </w:t>
      </w:r>
      <w:r w:rsidR="00565395" w:rsidRPr="005E2980">
        <w:t xml:space="preserve">bzw. </w:t>
      </w:r>
      <w:r w:rsidR="00565395" w:rsidRPr="005E2980">
        <w:lastRenderedPageBreak/>
        <w:t>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AE256F">
        <w:t>2.1</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569B10FB" w:rsidR="00333DE3" w:rsidRPr="00D665C5" w:rsidRDefault="00C85530" w:rsidP="00C85530">
      <w:pPr>
        <w:pStyle w:val="Beschriftung"/>
        <w:rPr>
          <w:color w:val="FF0000"/>
        </w:rPr>
      </w:pPr>
      <w:bookmarkStart w:id="22" w:name="_Ref522098198"/>
      <w:r>
        <w:t xml:space="preserve">Abbildung </w:t>
      </w:r>
      <w:r>
        <w:fldChar w:fldCharType="begin"/>
      </w:r>
      <w:r>
        <w:instrText xml:space="preserve"> SEQ Abbildung \* ARABIC </w:instrText>
      </w:r>
      <w:r>
        <w:fldChar w:fldCharType="separate"/>
      </w:r>
      <w:r w:rsidR="00A01C8B">
        <w:rPr>
          <w:noProof/>
        </w:rPr>
        <w:t>13</w:t>
      </w:r>
      <w:r>
        <w:fldChar w:fldCharType="end"/>
      </w:r>
      <w:bookmarkEnd w:id="22"/>
      <w:r w:rsidR="00D665C5">
        <w:t xml:space="preserve"> </w:t>
      </w:r>
    </w:p>
    <w:p w14:paraId="0B498EB6" w14:textId="29DF19F0"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AE256F">
        <w:t xml:space="preserve">Abbildung </w:t>
      </w:r>
      <w:r w:rsidR="00AE256F">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3A5DB4">
        <w:t>XG</w:t>
      </w:r>
      <w:r w:rsidR="007E48E3">
        <w:t>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w:t>
      </w:r>
      <w:proofErr w:type="spellStart"/>
      <w:r w:rsidR="003A5DB4">
        <w:t>Boosting</w:t>
      </w:r>
      <w:proofErr w:type="spellEnd"/>
      <w:r w:rsidR="003A5DB4">
        <w:t>-Algorithmus</w:t>
      </w:r>
      <w:r w:rsidR="00BC04DF">
        <w:t xml:space="preserve"> abschneiden, allerdings dem</w:t>
      </w:r>
      <w:r w:rsidR="003A5DB4">
        <w:t xml:space="preserve"> </w:t>
      </w:r>
      <w:r w:rsidR="00BC04DF">
        <w:t xml:space="preserve">entsprechen auf den </w:t>
      </w:r>
      <w:proofErr w:type="spellStart"/>
      <w:r w:rsidR="00BC04DF">
        <w:t>Leaderboards</w:t>
      </w:r>
      <w:proofErr w:type="spellEnd"/>
      <w:r w:rsidR="00BC04DF">
        <w:t xml:space="preserve"> auch nicht so schlecht. Abgesehen davon scheint Feature_7 für den XGB tatsächlich Überanpassung zu begünstigen,</w:t>
      </w:r>
      <w:r w:rsidR="003A5DB4">
        <w:t xml:space="preserve"> denn</w:t>
      </w:r>
      <w:r w:rsidR="00BC04DF">
        <w:t xml:space="preserve"> hier sind die Differenzen zwischen den Trainings- und Test-Scores mit Abstand am größten.  </w:t>
      </w:r>
    </w:p>
    <w:p w14:paraId="0788659D" w14:textId="279CCFCE" w:rsidR="00381AAD" w:rsidRDefault="00BC04DF" w:rsidP="002E4AD8">
      <w:r>
        <w:t xml:space="preserve">Nun ist es nicht verwunderlich, dass das Vermeiden von </w:t>
      </w:r>
      <w:proofErr w:type="spellStart"/>
      <w:r>
        <w:t>Overfitten</w:t>
      </w:r>
      <w:proofErr w:type="spellEnd"/>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C54655">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kxMThmYWNkLTU3MjAtNDM0ZC1hZGJkLTYyZjBjZWY4YmFhNyIsIlRleHQiOiIoMjAxMmEpIiwiV0FJVmVyc2lvbiI6IjYuMS4wLjAifQ==}</w:instrText>
          </w:r>
          <w:r w:rsidR="00B75A08">
            <w:fldChar w:fldCharType="separate"/>
          </w:r>
          <w:r w:rsidR="009D5AA4">
            <w:t>(2012a)</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w:t>
      </w:r>
      <w:r w:rsidR="00381AAD">
        <w:lastRenderedPageBreak/>
        <w:t xml:space="preserve">abweichende Prognosen zu liefern. Allgemein tendieren lineare Modelle eher zu verzerrten </w:t>
      </w:r>
      <w:r w:rsidR="00132AF4">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6C4403BD"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C54655">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c0MmUwOGQ1LWI5M2EtNGJhZC1iOWMyLWZiYjNjYWNkZWM5MCIsIlRleHQiOiIoMjAxMmEpIiwiV0FJVmVyc2lvbiI6IjYuMS4wLjAifQ==}</w:instrText>
          </w:r>
          <w:r w:rsidR="000B45B3">
            <w:fldChar w:fldCharType="separate"/>
          </w:r>
          <w:r w:rsidR="009D5AA4">
            <w:t>(2012a)</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9D5AA4">
            <w:t xml:space="preserve">(Hastie, </w:t>
          </w:r>
          <w:proofErr w:type="spellStart"/>
          <w:r w:rsidR="009D5AA4">
            <w:t>Tibshirani</w:t>
          </w:r>
          <w:proofErr w:type="spellEnd"/>
          <w:r w:rsidR="009D5AA4">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DBCE47F" w:rsidR="00E4245D" w:rsidRDefault="00FD3110" w:rsidP="00E4245D">
      <w:pPr>
        <w:pStyle w:val="berschrift2"/>
      </w:pPr>
      <w:bookmarkStart w:id="23" w:name="_Ref522566393"/>
      <w:r>
        <w:t>Cross-Validation unter Berücksichtigung der Zeitachse</w:t>
      </w:r>
      <w:bookmarkEnd w:id="23"/>
    </w:p>
    <w:p w14:paraId="0956BBD0" w14:textId="5C714B9B"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9D5AA4">
            <w:t>("The Winton Stock Market Challenge," 2016)</w:t>
          </w:r>
          <w:r>
            <w:fldChar w:fldCharType="end"/>
          </w:r>
        </w:sdtContent>
      </w:sdt>
      <w:r>
        <w:t xml:space="preserve">.  </w:t>
      </w:r>
    </w:p>
    <w:p w14:paraId="5F6FCE30" w14:textId="59B9657E" w:rsidR="00E4245D" w:rsidRDefault="00E4245D" w:rsidP="00E4245D">
      <w:r>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9D5AA4">
            <w:t>(Anderson, 2016)</w:t>
          </w:r>
          <w:r>
            <w:fldChar w:fldCharType="end"/>
          </w:r>
        </w:sdtContent>
      </w:sdt>
    </w:p>
    <w:p w14:paraId="5F45E70B" w14:textId="77777777" w:rsidR="00E4245D" w:rsidRDefault="00E4245D" w:rsidP="00E4245D">
      <w:r>
        <w:lastRenderedPageBreak/>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4E0E9617" w:rsidR="00E4245D" w:rsidRDefault="00E4245D" w:rsidP="00E4245D">
      <w:pPr>
        <w:pStyle w:val="Beschriftung"/>
      </w:pPr>
      <w:r>
        <w:t xml:space="preserve">Abbildung </w:t>
      </w:r>
      <w:r>
        <w:fldChar w:fldCharType="begin"/>
      </w:r>
      <w:r>
        <w:instrText xml:space="preserve"> SEQ Abbildung \* ARABIC </w:instrText>
      </w:r>
      <w:r>
        <w:fldChar w:fldCharType="separate"/>
      </w:r>
      <w:r w:rsidR="00A01C8B">
        <w:rPr>
          <w:noProof/>
        </w:rPr>
        <w:t>14</w:t>
      </w:r>
      <w:r>
        <w:fldChar w:fldCharType="end"/>
      </w:r>
    </w:p>
    <w:p w14:paraId="4A033999" w14:textId="77777777" w:rsidR="00E4245D" w:rsidRDefault="00E4245D" w:rsidP="00E4245D">
      <w:pPr>
        <w:keepNext/>
        <w:spacing w:after="0"/>
      </w:pPr>
      <w:r>
        <w:rPr>
          <w:noProof/>
        </w:rPr>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33619FD5"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A01C8B">
        <w:rPr>
          <w:noProof/>
        </w:rPr>
        <w:t>15</w:t>
      </w:r>
      <w:r>
        <w:fldChar w:fldCharType="end"/>
      </w:r>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w:t>
      </w:r>
      <w:r>
        <w:lastRenderedPageBreak/>
        <w:t xml:space="preserve">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18A06182"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9D5AA4">
            <w:t xml:space="preserve">(James, Witten, Hastie, &amp; </w:t>
          </w:r>
          <w:proofErr w:type="spellStart"/>
          <w:r w:rsidR="009D5AA4">
            <w:t>Tibshirani</w:t>
          </w:r>
          <w:proofErr w:type="spellEnd"/>
          <w:r w:rsidR="009D5AA4">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0831E2BA"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die 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9D5AA4">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5690F8E5" w:rsidR="00E4245D" w:rsidRDefault="00A803FA" w:rsidP="00A803FA">
      <w:pPr>
        <w:pStyle w:val="Beschriftung"/>
      </w:pPr>
      <w:r>
        <w:lastRenderedPageBreak/>
        <w:t xml:space="preserve">Abbildung </w:t>
      </w:r>
      <w:r>
        <w:fldChar w:fldCharType="begin"/>
      </w:r>
      <w:r>
        <w:instrText xml:space="preserve"> SEQ Abbildung \* ARABIC </w:instrText>
      </w:r>
      <w:r>
        <w:fldChar w:fldCharType="separate"/>
      </w:r>
      <w:r w:rsidR="00A01C8B">
        <w:rPr>
          <w:noProof/>
        </w:rPr>
        <w:t>16</w:t>
      </w:r>
      <w:r>
        <w:fldChar w:fldCharType="end"/>
      </w:r>
    </w:p>
    <w:p w14:paraId="63DBB97F" w14:textId="6FDE26D8"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6178BED0" w14:textId="77777777" w:rsidR="00BB31D9" w:rsidRDefault="00BB31D9" w:rsidP="00BB31D9">
      <w:pPr>
        <w:pStyle w:val="berschrift2"/>
      </w:pPr>
      <w:bookmarkStart w:id="24" w:name="_Toc522554767"/>
      <w:r>
        <w:t>Hyper-Parameter-Tuning</w:t>
      </w:r>
      <w:bookmarkEnd w:id="24"/>
    </w:p>
    <w:p w14:paraId="703D21E1" w14:textId="3930E9FF"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9D5AA4">
            <w:t>(</w:t>
          </w:r>
          <w:proofErr w:type="spellStart"/>
          <w:r w:rsidR="009D5AA4">
            <w:t>Swamynathan</w:t>
          </w:r>
          <w:proofErr w:type="spellEnd"/>
          <w:r w:rsidR="009D5AA4">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9CBBA9D" w:rsidR="00740EBD" w:rsidRDefault="008644B7" w:rsidP="008644B7">
      <w:pPr>
        <w:pStyle w:val="Beschriftung"/>
      </w:pPr>
      <w:r>
        <w:t xml:space="preserve">Abbildung </w:t>
      </w:r>
      <w:r>
        <w:fldChar w:fldCharType="begin"/>
      </w:r>
      <w:r>
        <w:instrText xml:space="preserve"> SEQ Abbildung \* ARABIC </w:instrText>
      </w:r>
      <w:r>
        <w:fldChar w:fldCharType="separate"/>
      </w:r>
      <w:r w:rsidR="00A01C8B">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1BF58EEB" w:rsidR="008644B7" w:rsidRDefault="00CF026D" w:rsidP="00CF026D">
      <w:pPr>
        <w:pStyle w:val="Beschriftung"/>
      </w:pPr>
      <w:r>
        <w:t xml:space="preserve">Abbildung </w:t>
      </w:r>
      <w:r>
        <w:fldChar w:fldCharType="begin"/>
      </w:r>
      <w:r>
        <w:instrText xml:space="preserve"> SEQ Abbildung \* ARABIC </w:instrText>
      </w:r>
      <w:r>
        <w:fldChar w:fldCharType="separate"/>
      </w:r>
      <w:r w:rsidR="00A01C8B">
        <w:rPr>
          <w:noProof/>
        </w:rPr>
        <w:t>18</w:t>
      </w:r>
      <w:r>
        <w:fldChar w:fldCharType="end"/>
      </w:r>
    </w:p>
    <w:p w14:paraId="61DC93C3" w14:textId="2F61359C"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w:t>
      </w:r>
      <w:r w:rsidR="000D7020">
        <w:t>.</w:t>
      </w:r>
      <w:r w:rsidR="000901E5">
        <w:t xml:space="preserve"> </w:t>
      </w:r>
    </w:p>
    <w:p w14:paraId="25C2E7F8" w14:textId="4BF7DB64" w:rsidR="00CF026D" w:rsidRPr="000250AD" w:rsidRDefault="000D7020" w:rsidP="00CF026D">
      <w:pPr>
        <w:rPr>
          <w:color w:val="FF0000"/>
        </w:rPr>
      </w:pPr>
      <w:r>
        <w:t xml:space="preserve">In </w:t>
      </w:r>
      <w:r>
        <w:t xml:space="preserve">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proofErr w:type="spellStart"/>
      <w:r w:rsidR="003670AD">
        <w:t>GridSearch</w:t>
      </w:r>
      <w:proofErr w:type="spellEnd"/>
      <w:r w:rsidR="003670AD">
        <w:t>-Optimierung</w:t>
      </w:r>
      <w:r w:rsidR="003670AD">
        <w:t xml:space="preserve"> kann</w:t>
      </w:r>
      <w:r w:rsidR="004D570E">
        <w:t xml:space="preserve"> davon ausgegangen werden, dass sich durch den Algorithmus </w:t>
      </w:r>
      <w:r w:rsidR="003670AD">
        <w:t xml:space="preserve">alleine </w:t>
      </w:r>
      <w:r w:rsidR="004D570E">
        <w:t xml:space="preserve">keine allzu </w:t>
      </w:r>
      <w:r w:rsidR="003670AD">
        <w:t>Fortschritte</w:t>
      </w:r>
      <w:r w:rsidR="004D570E">
        <w:t xml:space="preserve"> Verbesserungen </w:t>
      </w:r>
      <w:r w:rsidR="004D570E">
        <w:lastRenderedPageBreak/>
        <w:t xml:space="preserve">mehr </w:t>
      </w:r>
      <w:r w:rsidR="003670AD">
        <w:t xml:space="preserve">erzielen werden lassen. Trotzdem gibt es noch weitere Methoden um das Model weiter zu verbessern, d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en Informationen</w:t>
      </w:r>
      <w:r w:rsidR="000250AD">
        <w:t xml:space="preserve"> besser</w:t>
      </w:r>
      <w:r w:rsidR="003670AD">
        <w:t xml:space="preserve"> sichtbar zu machen. </w:t>
      </w:r>
      <w:r w:rsidR="003670AD" w:rsidRPr="000250AD">
        <w:rPr>
          <w:color w:val="FF0000"/>
        </w:rPr>
        <w:t>(</w:t>
      </w:r>
      <w:r w:rsidR="000250AD" w:rsidRPr="000250AD">
        <w:rPr>
          <w:color w:val="FF0000"/>
        </w:rPr>
        <w:t xml:space="preserve">Quelle fehlt glaub in einen von dem Python </w:t>
      </w:r>
      <w:proofErr w:type="spellStart"/>
      <w:r w:rsidR="000250AD" w:rsidRPr="000250AD">
        <w:rPr>
          <w:color w:val="FF0000"/>
        </w:rPr>
        <w:t>büchern</w:t>
      </w:r>
      <w:proofErr w:type="spellEnd"/>
      <w:r w:rsidR="000250AD" w:rsidRPr="000250AD">
        <w:rPr>
          <w:color w:val="FF0000"/>
        </w:rPr>
        <w:t xml:space="preserve"> stand das so)</w:t>
      </w:r>
    </w:p>
    <w:p w14:paraId="4149E6C4" w14:textId="77777777" w:rsidR="002E4D15" w:rsidRDefault="00E4245D" w:rsidP="002E4D15">
      <w:pPr>
        <w:pStyle w:val="berschrift2"/>
      </w:pPr>
      <w:bookmarkStart w:id="25" w:name="_Toc522554768"/>
      <w:proofErr w:type="spellStart"/>
      <w:r>
        <w:t>Advanced</w:t>
      </w:r>
      <w:proofErr w:type="spellEnd"/>
      <w:r>
        <w:t xml:space="preserve"> Feature Engineering</w:t>
      </w:r>
      <w:bookmarkEnd w:id="25"/>
    </w:p>
    <w:p w14:paraId="4B26C698" w14:textId="20D08863"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r w:rsidR="000250AD">
        <w:t>a</w:t>
      </w:r>
      <w:r w:rsidR="005A5D72">
        <w:t xml:space="preserve">bhängig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9D5AA4">
            <w:t>(Sarkar, Bali, &amp; Sharma, 2018a)</w:t>
          </w:r>
          <w:r w:rsidR="00201B89">
            <w:fldChar w:fldCharType="end"/>
          </w:r>
        </w:sdtContent>
      </w:sdt>
    </w:p>
    <w:p w14:paraId="299D8372" w14:textId="3F2DD3B1"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w:t>
      </w:r>
      <w:r w:rsidR="000250AD">
        <w:t xml:space="preserve">genauen </w:t>
      </w:r>
      <w:r w:rsidR="00F721F6">
        <w:t xml:space="preserve">Merkmale anging </w:t>
      </w:r>
      <w:proofErr w:type="spellStart"/>
      <w:r w:rsidR="00F721F6">
        <w:t>lie</w:t>
      </w:r>
      <w:r w:rsidR="000250AD">
        <w:t>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9D5AA4">
            <w:t>(</w:t>
          </w:r>
          <w:proofErr w:type="spellStart"/>
          <w:r w:rsidR="009D5AA4">
            <w:t>Kaggle</w:t>
          </w:r>
          <w:proofErr w:type="spellEnd"/>
          <w:r w:rsidR="009D5AA4">
            <w:t xml:space="preserve"> Team, 2016)</w:t>
          </w:r>
          <w:r w:rsidR="00F721F6">
            <w:fldChar w:fldCharType="end"/>
          </w:r>
        </w:sdtContent>
      </w:sdt>
    </w:p>
    <w:p w14:paraId="1AC8782B" w14:textId="2E6622F4"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Teilnehmer nannten außerdem gewichtete Mittelwerte/Medians der vergangenen Renditen als Teil ihres Feature-Sets.</w:t>
      </w:r>
      <w:r w:rsidR="000250AD">
        <w:t xml:space="preserve"> </w:t>
      </w:r>
      <w:sdt>
        <w:sdtPr>
          <w:alias w:val="Don't edit this field"/>
          <w:tag w:val="CitaviPlaceholder#7e0e84b5-b10e-4803-9538-248961427ac6"/>
          <w:id w:val="-276648222"/>
          <w:placeholder>
            <w:docPart w:val="DefaultPlaceholder_-1854013440"/>
          </w:placeholder>
        </w:sdtPr>
        <w:sdtContent>
          <w:r w:rsidR="000250AD">
            <w:fldChar w:fldCharType="begin"/>
          </w:r>
          <w:r w:rsidR="000250AD">
            <w:instrText>ADDIN CitaviPlaceholder{eyIkaWQiOiIxIiwiRW50cmllcyI6W3siJGlkIjoiMiIsIklkIjoiOGMwZDQ0NzAtMDBhMC00ZWE5LTg5ZjEtNjA1NWE0MDNmZWJl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wZTg0YjUtYjEwZS00ODAzLTk1MzgtMjQ4OTYxNDI3YWM2IiwiVGV4dCI6IihcIlRoZSBXaW50b24gU3RvY2sgTWFya2V0IENoYWxsZW5nZSxcIiAyMDE2KSIsIldBSVZlcnNpb24iOiI2LjEuMC4wIn0=}</w:instrText>
          </w:r>
          <w:r w:rsidR="000250AD">
            <w:fldChar w:fldCharType="separate"/>
          </w:r>
          <w:r w:rsidR="009D5AA4">
            <w:t>("The Winton Stock Market Challenge," 2016)</w:t>
          </w:r>
          <w:r w:rsidR="000250AD">
            <w:fldChar w:fldCharType="end"/>
          </w:r>
        </w:sdtContent>
      </w:sdt>
    </w:p>
    <w:p w14:paraId="17B6D59A" w14:textId="0A411FAC" w:rsidR="002E7AF7" w:rsidRDefault="002E7AF7" w:rsidP="002013D7">
      <w:r>
        <w:t>Hilfreich gestaltete</w:t>
      </w:r>
      <w:r w:rsidR="00756FA9">
        <w:t>n</w:t>
      </w:r>
      <w:r>
        <w:t xml:space="preserve"> sich außerdem noch ein zwei Interviews </w:t>
      </w:r>
      <w:r w:rsidR="003F60EC">
        <w:t xml:space="preserve">mit Top 5 p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9D5AA4">
            <w:t>(</w:t>
          </w:r>
          <w:proofErr w:type="spellStart"/>
          <w:r w:rsidR="009D5AA4">
            <w:t>Kaggle</w:t>
          </w:r>
          <w:proofErr w:type="spellEnd"/>
          <w:r w:rsidR="009D5AA4">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9D5AA4">
            <w:t>(</w:t>
          </w:r>
          <w:proofErr w:type="spellStart"/>
          <w:r w:rsidR="009D5AA4">
            <w:t>Kaggle</w:t>
          </w:r>
          <w:proofErr w:type="spellEnd"/>
          <w:r w:rsidR="009D5AA4">
            <w:t xml:space="preserve"> Team, 2017b)</w:t>
          </w:r>
          <w:r w:rsidR="00C00B09">
            <w:fldChar w:fldCharType="end"/>
          </w:r>
        </w:sdtContent>
      </w:sdt>
    </w:p>
    <w:p w14:paraId="5C2D2F77" w14:textId="237B169F" w:rsidR="008525D8" w:rsidRDefault="008525D8" w:rsidP="002013D7">
      <w:r>
        <w:lastRenderedPageBreak/>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w:t>
      </w:r>
      <w:r w:rsidR="000250AD">
        <w:t xml:space="preserve"> veranschaulicht wurde, wie</w:t>
      </w:r>
      <w:r w:rsidR="00C00B09">
        <w:t xml:space="preserve">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9D5AA4">
            <w:t>(</w:t>
          </w:r>
          <w:proofErr w:type="spellStart"/>
          <w:r w:rsidR="009D5AA4">
            <w:t>Kakushadze</w:t>
          </w:r>
          <w:proofErr w:type="spellEnd"/>
          <w:r w:rsidR="009D5AA4">
            <w:t>, 2016)</w:t>
          </w:r>
          <w:r w:rsidR="00C00B09">
            <w:fldChar w:fldCharType="end"/>
          </w:r>
        </w:sdtContent>
      </w:sdt>
      <w:r w:rsidR="00C00B09">
        <w:t xml:space="preserve">, wurde anschließend ein </w:t>
      </w:r>
      <w:proofErr w:type="spellStart"/>
      <w:r w:rsidR="00C00B09">
        <w:t>Featureset</w:t>
      </w:r>
      <w:proofErr w:type="spellEnd"/>
      <w:r w:rsidR="00C00B09">
        <w:t xml:space="preserve"> </w:t>
      </w:r>
      <w:r w:rsidR="000250AD">
        <w:t>aufgebau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09E77EA0"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9D5AA4">
            <w:t>(</w:t>
          </w:r>
          <w:proofErr w:type="spellStart"/>
          <w:r w:rsidR="009D5AA4">
            <w:t>Kakushadze</w:t>
          </w:r>
          <w:proofErr w:type="spellEnd"/>
          <w:r w:rsidR="009D5AA4">
            <w:t>, 2016)</w:t>
          </w:r>
          <w:r w:rsidR="00102DC4">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 xml:space="preserve">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1FCF5CA4" w14:textId="741FB8DB" w:rsidR="00272FEE" w:rsidRDefault="00272FEE" w:rsidP="002013D7">
      <w:r>
        <w:t xml:space="preserve">Für einen Teil des der neu errechneten Features wurden zusätzlich noch mithilfe von </w:t>
      </w:r>
      <w:proofErr w:type="spellStart"/>
      <w:r>
        <w:t>Scikit-learn’s</w:t>
      </w:r>
      <w:proofErr w:type="spellEnd"/>
      <w:r>
        <w:t xml:space="preserve"> </w:t>
      </w:r>
      <w:proofErr w:type="spellStart"/>
      <w:r>
        <w:t>PolynomialFeatures</w:t>
      </w:r>
      <w:proofErr w:type="spellEnd"/>
      <w:r>
        <w:t xml:space="preserve">-Modul generische Interaktionen mit dem Grad zwei erstellt. </w:t>
      </w:r>
      <w:r>
        <w:lastRenderedPageBreak/>
        <w:t xml:space="preserve">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6" w:name="_Toc522554769"/>
      <w:r>
        <w:t xml:space="preserve">Feature </w:t>
      </w:r>
      <w:proofErr w:type="spellStart"/>
      <w:r>
        <w:t>Selection</w:t>
      </w:r>
      <w:bookmarkEnd w:id="26"/>
      <w:proofErr w:type="spellEnd"/>
    </w:p>
    <w:p w14:paraId="4EA0F96A" w14:textId="636327BC" w:rsidR="00592338" w:rsidRDefault="00102DC4" w:rsidP="002013D7">
      <w:r>
        <w:t xml:space="preserve">Aufgrund der hohen Dimensionalität, die dadurch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9D5AA4">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9D5AA4">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 xml:space="preserve">Es beschreibt grundsätzlich </w:t>
      </w:r>
      <w:proofErr w:type="gramStart"/>
      <w:r w:rsidR="007F3E32">
        <w:t>den exponentielle Anstieg</w:t>
      </w:r>
      <w:proofErr w:type="gramEnd"/>
      <w:r w:rsidR="007F3E32">
        <w:t xml:space="preserve">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C54655">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iKSJ9XX0sIlRhZyI6IkNpdGF2aVBsYWNlaG9sZGVyI2E0ZjEwOTA1LTQ1MmItNDY1ZS1hYjA3LTQ1OWU3YTU2MzRhOSIsIlRleHQiOiIoRG9taW5nb3MsIDIwMTJiKSIsIldBSVZlcnNpb24iOiI2LjEuMC4wIn0=}</w:instrText>
          </w:r>
          <w:r w:rsidR="00C54655">
            <w:fldChar w:fldCharType="separate"/>
          </w:r>
          <w:r w:rsidR="009D5AA4">
            <w:t>(Domingos, 2012b)</w:t>
          </w:r>
          <w:r w:rsidR="00C54655">
            <w:fldChar w:fldCharType="end"/>
          </w:r>
        </w:sdtContent>
      </w:sdt>
      <w:r w:rsidR="00C54655">
        <w:t>.</w:t>
      </w:r>
    </w:p>
    <w:p w14:paraId="1B035FBF" w14:textId="276BAB0E" w:rsidR="00013C32" w:rsidRDefault="00C54655" w:rsidP="002013D7">
      <w:r>
        <w:t xml:space="preserve">Daraus ergibt sich demnach auch die Notwendigkeit das hochdimensionale </w:t>
      </w:r>
      <w:r w:rsidR="00233DAE">
        <w:t>Datenset</w:t>
      </w:r>
      <w:r>
        <w:t xml:space="preserve"> auf </w:t>
      </w:r>
      <w:r w:rsidR="00013C32">
        <w:t>die hilfreichen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5D48DE1C" w:rsidR="008F408A" w:rsidRDefault="003A6843" w:rsidP="002013D7">
      <w:r>
        <w:t xml:space="preserve">Für die Reduktion </w:t>
      </w:r>
      <w:proofErr w:type="spellStart"/>
      <w:r w:rsidR="00013C32">
        <w:t>viel</w:t>
      </w:r>
      <w:proofErr w:type="spellEnd"/>
      <w:r w:rsidR="00013C32">
        <w:t xml:space="preserve">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 xml:space="preserve">zwischen den Input- und den </w:t>
      </w:r>
      <w:proofErr w:type="spellStart"/>
      <w:r w:rsidR="00013C32">
        <w:t>Zeilvariablen</w:t>
      </w:r>
      <w:proofErr w:type="spellEnd"/>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9D5AA4">
            <w:t>(</w:t>
          </w:r>
          <w:proofErr w:type="spellStart"/>
          <w:r w:rsidR="009D5AA4">
            <w:t>Guyon</w:t>
          </w:r>
          <w:proofErr w:type="spellEnd"/>
          <w:r w:rsidR="009D5AA4">
            <w:t xml:space="preserve"> &amp; </w:t>
          </w:r>
          <w:proofErr w:type="spellStart"/>
          <w:r w:rsidR="009D5AA4">
            <w:t>Elisseeff</w:t>
          </w:r>
          <w:proofErr w:type="spellEnd"/>
          <w:r w:rsidR="009D5AA4">
            <w:t>, 2003)</w:t>
          </w:r>
          <w:r w:rsidR="006D7614">
            <w:fldChar w:fldCharType="end"/>
          </w:r>
        </w:sdtContent>
      </w:sdt>
    </w:p>
    <w:p w14:paraId="1A5C7E26" w14:textId="3220C818" w:rsidR="00A1254C" w:rsidRDefault="00A1254C" w:rsidP="002013D7">
      <w:r>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w:t>
      </w:r>
      <w:r w:rsidR="00FC6FD5">
        <w:t>nehmen kann</w:t>
      </w:r>
      <w:r>
        <w:t xml:space="preserve">.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w:t>
      </w:r>
      <w:r w:rsidR="00C138C9">
        <w:lastRenderedPageBreak/>
        <w:t xml:space="preserve">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9D5AA4">
            <w:t>(</w:t>
          </w:r>
          <w:proofErr w:type="spellStart"/>
          <w:r w:rsidR="009D5AA4">
            <w:t>Huijskens</w:t>
          </w:r>
          <w:proofErr w:type="spellEnd"/>
          <w:r w:rsidR="009D5AA4">
            <w:t>, 2018)</w:t>
          </w:r>
          <w:r w:rsidR="006D7614">
            <w:fldChar w:fldCharType="end"/>
          </w:r>
        </w:sdtContent>
      </w:sdt>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Korrelationskoeffizienten</w:t>
            </w:r>
            <w:r w:rsidR="004E56B9">
              <w:t xml:space="preserve">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158C9263" w:rsidR="00514028" w:rsidRDefault="00272FEE" w:rsidP="00272FEE">
      <w:pPr>
        <w:pStyle w:val="Beschriftung"/>
      </w:pPr>
      <w:r>
        <w:t xml:space="preserve">Abbildung </w:t>
      </w:r>
      <w:r>
        <w:fldChar w:fldCharType="begin"/>
      </w:r>
      <w:r>
        <w:instrText xml:space="preserve"> SEQ Abbildung \* ARABIC </w:instrText>
      </w:r>
      <w:r>
        <w:fldChar w:fldCharType="separate"/>
      </w:r>
      <w:r w:rsidR="00A01C8B">
        <w:rPr>
          <w:noProof/>
        </w:rPr>
        <w:t>19</w:t>
      </w:r>
      <w:r>
        <w:fldChar w:fldCharType="end"/>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6E44D635" w:rsidR="00272FEE" w:rsidRDefault="00261B3A" w:rsidP="00261B3A">
      <w:pPr>
        <w:pStyle w:val="Beschriftung"/>
      </w:pPr>
      <w:r>
        <w:t xml:space="preserve">Abbildung </w:t>
      </w:r>
      <w:r>
        <w:fldChar w:fldCharType="begin"/>
      </w:r>
      <w:r>
        <w:instrText xml:space="preserve"> SEQ Abbildung \* ARABIC </w:instrText>
      </w:r>
      <w:r>
        <w:fldChar w:fldCharType="separate"/>
      </w:r>
      <w:r w:rsidR="00A01C8B">
        <w:rPr>
          <w:noProof/>
        </w:rPr>
        <w:t>20</w:t>
      </w:r>
      <w:r>
        <w:fldChar w:fldCharType="end"/>
      </w:r>
    </w:p>
    <w:p w14:paraId="04ED65CF" w14:textId="4277AE21" w:rsidR="00FC6FD5" w:rsidRPr="00FC6FD5" w:rsidRDefault="00FC6FD5" w:rsidP="00C54655">
      <w:r w:rsidRPr="00FC6FD5">
        <w:t>Besonders</w:t>
      </w:r>
    </w:p>
    <w:p w14:paraId="26B57AA0" w14:textId="3D807AA2" w:rsidR="00C54655" w:rsidRPr="00261B3A" w:rsidRDefault="00C54655" w:rsidP="00C54655">
      <w:pPr>
        <w:rPr>
          <w:color w:val="FF0000"/>
        </w:rPr>
      </w:pPr>
      <w:r>
        <w:rPr>
          <w:color w:val="FF0000"/>
        </w:rPr>
        <w:t>Überleitung</w:t>
      </w:r>
    </w:p>
    <w:p w14:paraId="4EB16136" w14:textId="6AFDF85B" w:rsidR="00C54655" w:rsidRPr="00013C32" w:rsidRDefault="00C54655" w:rsidP="00261B3A">
      <w:pPr>
        <w:rPr>
          <w:color w:val="FF0000"/>
        </w:rPr>
      </w:pPr>
      <w:r w:rsidRPr="00013C32">
        <w:rPr>
          <w:color w:val="FF0000"/>
        </w:rPr>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9D5AA4">
            <w:rPr>
              <w:color w:val="FF0000"/>
            </w:rPr>
            <w:t>(</w:t>
          </w:r>
          <w:proofErr w:type="spellStart"/>
          <w:r w:rsidR="009D5AA4">
            <w:rPr>
              <w:color w:val="FF0000"/>
            </w:rPr>
            <w:t>Huijskens</w:t>
          </w:r>
          <w:proofErr w:type="spellEnd"/>
          <w:r w:rsidR="009D5AA4">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27" w:name="_Toc522554770"/>
      <w:bookmarkStart w:id="28" w:name="_Ref522567201"/>
      <w:r>
        <w:lastRenderedPageBreak/>
        <w:t>Modellierung der Algorithmen</w:t>
      </w:r>
      <w:bookmarkEnd w:id="27"/>
      <w:bookmarkEnd w:id="28"/>
    </w:p>
    <w:p w14:paraId="22C5FA3D" w14:textId="130A32CA"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C82067">
        <w:t xml:space="preserve"> </w:t>
      </w:r>
      <w:r w:rsidR="007903FB">
        <w:t xml:space="preserve">Regression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ist es ein normaler</w:t>
      </w:r>
      <w:r w:rsidR="00A83A2B">
        <w:t xml:space="preserve"> Random Forest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59B4CCDC" w14:textId="11C2D9D8" w:rsidR="0037538E" w:rsidRDefault="00A83A2B" w:rsidP="001E0932">
      <w:pPr>
        <w:rPr>
          <w:color w:val="000000" w:themeColor="text1"/>
        </w:rPr>
      </w:pPr>
      <w:r w:rsidRPr="001E0932">
        <w:rPr>
          <w:color w:val="FF0000"/>
        </w:rPr>
        <w:t xml:space="preserve">Allgemein wurde jeweils so vorgegangen, dass die Algorithmen innerhalb des Frameworks auf den verschiedenen Feature-Sets trainiert wurden und die Hyperparameter </w:t>
      </w:r>
      <w:r w:rsidR="00C138C9" w:rsidRPr="001E0932">
        <w:rPr>
          <w:color w:val="FF0000"/>
        </w:rPr>
        <w:t xml:space="preserve">jeweils </w:t>
      </w:r>
      <w:r w:rsidRPr="001E0932">
        <w:rPr>
          <w:color w:val="FF0000"/>
        </w:rPr>
        <w:t xml:space="preserve">mit </w:t>
      </w:r>
      <w:proofErr w:type="spellStart"/>
      <w:r w:rsidRPr="001E0932">
        <w:rPr>
          <w:color w:val="FF0000"/>
        </w:rPr>
        <w:t>GridSearch</w:t>
      </w:r>
      <w:proofErr w:type="spellEnd"/>
      <w:r w:rsidRPr="001E0932">
        <w:rPr>
          <w:color w:val="FF0000"/>
        </w:rPr>
        <w:t xml:space="preserve"> optimiert.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proofErr w:type="spellStart"/>
      <w:r w:rsidR="00AE256F" w:rsidRPr="000542F3">
        <w:rPr>
          <w:color w:val="000000" w:themeColor="text1"/>
        </w:rPr>
        <w:t>GridSearch</w:t>
      </w:r>
      <w:proofErr w:type="spellEnd"/>
      <w:r w:rsidR="00AE256F" w:rsidRPr="000542F3">
        <w:rPr>
          <w:color w:val="000000" w:themeColor="text1"/>
        </w:rPr>
        <w:t xml:space="preserve"> optimiert wurde</w:t>
      </w:r>
      <w:r w:rsidR="000542F3" w:rsidRPr="000542F3">
        <w:rPr>
          <w:color w:val="000000" w:themeColor="text1"/>
        </w:rPr>
        <w:t xml:space="preserve"> (Validationscore)</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w:t>
      </w:r>
      <w:proofErr w:type="spellStart"/>
      <w:r w:rsidR="000542F3" w:rsidRPr="000542F3">
        <w:rPr>
          <w:color w:val="000000" w:themeColor="text1"/>
        </w:rPr>
        <w:t>Leaderboards</w:t>
      </w:r>
      <w:proofErr w:type="spellEnd"/>
      <w:r w:rsidR="000542F3" w:rsidRPr="000542F3">
        <w:rPr>
          <w:color w:val="000000" w:themeColor="text1"/>
        </w:rPr>
        <w:t xml:space="preserve"> gut übertragen ließen.</w:t>
      </w:r>
      <w:r w:rsidR="000542F3">
        <w:rPr>
          <w:color w:val="000000" w:themeColor="text1"/>
        </w:rPr>
        <w:t xml:space="preserve"> Diese Modelle wurden dann auf </w:t>
      </w:r>
      <w:proofErr w:type="spellStart"/>
      <w:r w:rsidR="000542F3">
        <w:rPr>
          <w:color w:val="000000" w:themeColor="text1"/>
        </w:rPr>
        <w:t>Kaggle</w:t>
      </w:r>
      <w:proofErr w:type="spellEnd"/>
      <w:r w:rsidR="000542F3">
        <w:rPr>
          <w:color w:val="000000" w:themeColor="text1"/>
        </w:rPr>
        <w:t xml:space="preserve"> hochgeladen um die Score auf den Testdaten zu erhalten</w:t>
      </w:r>
      <w:r w:rsidR="00D74239">
        <w:rPr>
          <w:color w:val="000000" w:themeColor="text1"/>
        </w:rPr>
        <w:t xml:space="preserve"> und darauf basierend dann zu einem finalen Modell zusammengeführt.</w:t>
      </w:r>
    </w:p>
    <w:p w14:paraId="7B2BDED9" w14:textId="759FC698" w:rsidR="00D74239" w:rsidRDefault="00D74239" w:rsidP="001E0932">
      <w:pPr>
        <w:rPr>
          <w:color w:val="000000" w:themeColor="text1"/>
        </w:rPr>
      </w:pPr>
      <w:r>
        <w:rPr>
          <w:color w:val="000000" w:themeColor="text1"/>
        </w:rPr>
        <w:t xml:space="preserve">Für </w:t>
      </w:r>
      <w:proofErr w:type="spellStart"/>
      <w:r>
        <w:rPr>
          <w:color w:val="000000" w:themeColor="text1"/>
        </w:rPr>
        <w:t>Ret_PlusOne</w:t>
      </w:r>
      <w:proofErr w:type="spellEnd"/>
      <w:r>
        <w:rPr>
          <w:color w:val="000000" w:themeColor="text1"/>
        </w:rPr>
        <w:t xml:space="preserv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 xml:space="preserve">Public </w:t>
            </w:r>
            <w:proofErr w:type="spellStart"/>
            <w:r>
              <w:rPr>
                <w:rFonts w:eastAsia="Times New Roman" w:cs="Arial"/>
                <w:b/>
                <w:bCs/>
                <w:color w:val="000000" w:themeColor="text1"/>
                <w:sz w:val="20"/>
                <w:szCs w:val="20"/>
                <w:lang w:eastAsia="de-DE"/>
              </w:rPr>
              <w:t>Leaderboard</w:t>
            </w:r>
            <w:proofErr w:type="spellEnd"/>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 xml:space="preserve">Private </w:t>
            </w:r>
            <w:proofErr w:type="spellStart"/>
            <w:r>
              <w:rPr>
                <w:rFonts w:eastAsia="Times New Roman" w:cs="Arial"/>
                <w:b/>
                <w:bCs/>
                <w:color w:val="000000" w:themeColor="text1"/>
                <w:sz w:val="20"/>
                <w:szCs w:val="20"/>
                <w:lang w:eastAsia="de-DE"/>
              </w:rPr>
              <w:t>Leaderboard</w:t>
            </w:r>
            <w:proofErr w:type="spellEnd"/>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proofErr w:type="spellStart"/>
            <w:r w:rsidRPr="004B3142">
              <w:rPr>
                <w:rFonts w:eastAsia="Times New Roman" w:cs="Arial"/>
                <w:color w:val="000000" w:themeColor="text1"/>
                <w:sz w:val="20"/>
                <w:szCs w:val="20"/>
                <w:lang w:eastAsia="de-DE"/>
              </w:rPr>
              <w:t>GradientBoosting</w:t>
            </w:r>
            <w:proofErr w:type="spellEnd"/>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2091EC1B"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A01C8B">
        <w:rPr>
          <w:noProof/>
        </w:rPr>
        <w:t>21</w:t>
      </w:r>
      <w:r>
        <w:fldChar w:fldCharType="end"/>
      </w:r>
    </w:p>
    <w:p w14:paraId="1172AF2A" w14:textId="3A9200D4"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 xml:space="preserve">orrelierenden Merkmalen aufbauen, scheinbar scheinen das für </w:t>
      </w:r>
      <w:proofErr w:type="spellStart"/>
      <w:r>
        <w:rPr>
          <w:color w:val="000000" w:themeColor="text1"/>
        </w:rPr>
        <w:t>Ret_PlusOne</w:t>
      </w:r>
      <w:proofErr w:type="spellEnd"/>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 xml:space="preserve">zwischen den jeweiligen </w:t>
      </w:r>
      <w:proofErr w:type="spellStart"/>
      <w:r w:rsidR="00D3450A">
        <w:rPr>
          <w:color w:val="000000" w:themeColor="text1"/>
        </w:rPr>
        <w:t>Leaderboards</w:t>
      </w:r>
      <w:proofErr w:type="spellEnd"/>
      <w:r w:rsidR="00D3450A">
        <w:rPr>
          <w:color w:val="000000" w:themeColor="text1"/>
        </w:rPr>
        <w:t xml:space="preserve"> und der Trainingsscore decken. Modele die auf einem davon gut abschneiden, </w:t>
      </w:r>
      <w:r w:rsidR="00D3450A">
        <w:rPr>
          <w:color w:val="000000" w:themeColor="text1"/>
        </w:rPr>
        <w:lastRenderedPageBreak/>
        <w:t>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proofErr w:type="spellStart"/>
      <w:r>
        <w:rPr>
          <w:color w:val="000000" w:themeColor="text1"/>
        </w:rPr>
        <w:t>Ret_PlusTwo</w:t>
      </w:r>
      <w:proofErr w:type="spellEnd"/>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 xml:space="preserve">Public </w:t>
            </w:r>
            <w:proofErr w:type="spellStart"/>
            <w:r w:rsidRPr="00A546E9">
              <w:rPr>
                <w:rFonts w:eastAsia="Times New Roman" w:cs="Arial"/>
                <w:b/>
                <w:bCs/>
                <w:sz w:val="20"/>
                <w:szCs w:val="20"/>
                <w:lang w:eastAsia="de-DE"/>
              </w:rPr>
              <w:t>Leaderboard</w:t>
            </w:r>
            <w:proofErr w:type="spellEnd"/>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 xml:space="preserve">Private </w:t>
            </w:r>
            <w:proofErr w:type="spellStart"/>
            <w:r w:rsidRPr="00A546E9">
              <w:rPr>
                <w:rFonts w:eastAsia="Times New Roman" w:cs="Arial"/>
                <w:b/>
                <w:bCs/>
                <w:sz w:val="20"/>
                <w:szCs w:val="20"/>
                <w:lang w:eastAsia="de-DE"/>
              </w:rPr>
              <w:t>Leaderboard</w:t>
            </w:r>
            <w:proofErr w:type="spellEnd"/>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proofErr w:type="spellStart"/>
            <w:r w:rsidRPr="00A546E9">
              <w:rPr>
                <w:sz w:val="20"/>
                <w:szCs w:val="20"/>
              </w:rPr>
              <w:t>GradientBoosting</w:t>
            </w:r>
            <w:proofErr w:type="spellEnd"/>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0BD856FF" w:rsidR="00D74239" w:rsidRDefault="00A13C03" w:rsidP="00A13C03">
      <w:pPr>
        <w:pStyle w:val="Beschriftung"/>
      </w:pPr>
      <w:r>
        <w:t xml:space="preserve">Abbildung </w:t>
      </w:r>
      <w:r>
        <w:fldChar w:fldCharType="begin"/>
      </w:r>
      <w:r>
        <w:instrText xml:space="preserve"> SEQ Abbildung \* ARABIC </w:instrText>
      </w:r>
      <w:r>
        <w:fldChar w:fldCharType="separate"/>
      </w:r>
      <w:r w:rsidR="00A01C8B">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proofErr w:type="spellStart"/>
      <w:r w:rsidR="00CE40B2" w:rsidRPr="00CE40B2">
        <w:t>Ret_PlusOne</w:t>
      </w:r>
      <w:proofErr w:type="spellEnd"/>
      <w:r w:rsidR="00CE40B2" w:rsidRPr="00CE40B2">
        <w:t xml:space="preserve"> insbesondere Ridge-Algorithmen durchsetzen konnte, lieferten für </w:t>
      </w:r>
      <w:proofErr w:type="spellStart"/>
      <w:r w:rsidR="00CE40B2" w:rsidRPr="00CE40B2">
        <w:t>Ret_PlusTwo</w:t>
      </w:r>
      <w:proofErr w:type="spellEnd"/>
      <w:r w:rsidR="00CE40B2" w:rsidRPr="00CE40B2">
        <w:t xml:space="preserve"> eher </w:t>
      </w:r>
      <w:proofErr w:type="spellStart"/>
      <w:r w:rsidR="00CE40B2" w:rsidRPr="00CE40B2">
        <w:t>GradientBoosting</w:t>
      </w:r>
      <w:proofErr w:type="spellEnd"/>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proofErr w:type="spellStart"/>
      <w:r w:rsidR="00CE40B2" w:rsidRPr="00CE40B2">
        <w:t>Ret_PlusTwo</w:t>
      </w:r>
      <w:proofErr w:type="spellEnd"/>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w:t>
      </w:r>
      <w:proofErr w:type="spellStart"/>
      <w:r w:rsidR="00CE40B2" w:rsidRPr="00CE40B2">
        <w:t>Leaderboards</w:t>
      </w:r>
      <w:proofErr w:type="spellEnd"/>
      <w:r w:rsidR="00CE40B2" w:rsidRPr="00CE40B2">
        <w:t xml:space="preserve"> erwiesen sie sich allerdings als sehr robust.</w:t>
      </w:r>
    </w:p>
    <w:p w14:paraId="2507134B" w14:textId="550146EA"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abb6aecd-dadd-4b31-9c6a-dbe67042a804"/>
          <w:id w:val="1761563389"/>
          <w:placeholder>
            <w:docPart w:val="DefaultPlaceholder_-1854013440"/>
          </w:placeholder>
        </w:sdtPr>
        <w:sdtContent>
          <w:r w:rsidR="00F909B3">
            <w:fldChar w:fldCharType="begin"/>
          </w:r>
          <w:r w:rsidR="00F909B3">
            <w:instrText>ADDIN CitaviPlaceholder{eyIkaWQiOiIxIiwiRW50cmllcyI6W3siJGlkIjoiMiIsIklkIjoiY2Q3NGI1NzctN2NmNi00MGRiLTgwMzUtMjI4YWRlNTQ0NGU5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YWJiNmFlY2QtZGFkZC00YjMxLTljNmEtZGJlNjcwNDJhODA0IiwiVGV4dCI6IihcIlRoZSBXaW50b24gU3RvY2sgTWFya2V0IENoYWxsZW5nZSxcIiAyMDE2KSIsIldBSVZlcnNpb24iOiI2LjEuMC4wIn0=}</w:instrText>
          </w:r>
          <w:r w:rsidR="00F909B3">
            <w:fldChar w:fldCharType="separate"/>
          </w:r>
          <w:r w:rsidR="009D5AA4">
            <w:t>("The Winton Stock Market Challenge," 2016)</w:t>
          </w:r>
          <w:r w:rsidR="00F909B3">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a5ea2490-0cff-4965-9183-53fd415557a5"/>
          <w:id w:val="-1981986830"/>
          <w:placeholder>
            <w:docPart w:val="DefaultPlaceholder_-1854013440"/>
          </w:placeholder>
        </w:sdtPr>
        <w:sdtContent>
          <w:r w:rsidR="00F909B3">
            <w:fldChar w:fldCharType="begin"/>
          </w:r>
          <w:r w:rsidR="00F909B3">
            <w:instrText>ADDIN CitaviPlaceholder{eyIkaWQiOiIxIiwiRW50cmllcyI6W3siJGlkIjoiMiIsIklkIjoiYzVkODM1NTItYWRkNC00YTg2LWFmNjQtYjQzMjQwNDViNGI5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hNWVhMjQ5MC0wY2ZmLTQ5NjUtOTE4My01M2ZkNDE1NTU3YTUiLCJUZXh0IjoiKEFuZGVyc29uLCAyMDE2KSIsIldBSVZlcnNpb24iOiI2LjEuMC4wIn0=}</w:instrText>
          </w:r>
          <w:r w:rsidR="00F909B3">
            <w:fldChar w:fldCharType="separate"/>
          </w:r>
          <w:r w:rsidR="009D5AA4">
            <w:t>(Anderson, 2016)</w:t>
          </w:r>
          <w:r w:rsidR="00F909B3">
            <w:fldChar w:fldCharType="end"/>
          </w:r>
        </w:sdtContent>
      </w:sdt>
      <w:r w:rsidR="00E37940">
        <w:t xml:space="preserve">, trotzdem stellten sich auch dadurch keine nennenswerten Verbesserungen ein. Auch das eliminieren der Ausreißer aus den Trainingsdaten ändere nichts und so </w:t>
      </w:r>
      <w:r w:rsidR="00F040B8">
        <w:t>wurde sich für die Minutenrenditen anstatt von Algorithmik für die einfache Vorhersage von Nuller</w:t>
      </w:r>
      <w:r w:rsidR="00F909B3">
        <w:t>n</w:t>
      </w:r>
      <w:r w:rsidR="00F040B8">
        <w:t xml:space="preserve"> entschieden.</w:t>
      </w:r>
    </w:p>
    <w:p w14:paraId="5E3E7046" w14:textId="51ECA94F"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F040B8" w:rsidRPr="00F909B3">
        <w:t xml:space="preserve">Abbildung </w:t>
      </w:r>
      <w:r w:rsidR="00F040B8" w:rsidRPr="00F909B3">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lastRenderedPageBreak/>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38E1A82B" w:rsidR="00881365" w:rsidRDefault="00881365" w:rsidP="00881365">
      <w:pPr>
        <w:pStyle w:val="Beschriftung"/>
      </w:pPr>
      <w:bookmarkStart w:id="29" w:name="_Ref522719517"/>
      <w:r>
        <w:t xml:space="preserve">Abbildung </w:t>
      </w:r>
      <w:r>
        <w:fldChar w:fldCharType="begin"/>
      </w:r>
      <w:r>
        <w:instrText xml:space="preserve"> SEQ Abbildung \* ARABIC </w:instrText>
      </w:r>
      <w:r>
        <w:fldChar w:fldCharType="separate"/>
      </w:r>
      <w:r w:rsidR="00A01C8B">
        <w:rPr>
          <w:noProof/>
        </w:rPr>
        <w:t>23</w:t>
      </w:r>
      <w:r>
        <w:fldChar w:fldCharType="end"/>
      </w:r>
      <w:bookmarkEnd w:id="29"/>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w:t>
      </w:r>
      <w:proofErr w:type="spellStart"/>
      <w:r>
        <w:t>Leaderboard</w:t>
      </w:r>
      <w:proofErr w:type="spellEnd"/>
      <w:r>
        <w:t xml:space="preserve">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00C3FF1A" w:rsidR="00A01C8B" w:rsidRPr="00AD1804" w:rsidRDefault="00A01C8B" w:rsidP="00A01C8B">
      <w:pPr>
        <w:pStyle w:val="Beschriftung"/>
      </w:pPr>
      <w:r>
        <w:t xml:space="preserve">Abbildung </w:t>
      </w:r>
      <w:r>
        <w:fldChar w:fldCharType="begin"/>
      </w:r>
      <w:r>
        <w:instrText xml:space="preserve"> SEQ Abbildung \* ARABIC </w:instrText>
      </w:r>
      <w:r>
        <w:fldChar w:fldCharType="separate"/>
      </w:r>
      <w:r>
        <w:rPr>
          <w:noProof/>
        </w:rPr>
        <w:t>24</w:t>
      </w:r>
      <w:r>
        <w:fldChar w:fldCharType="end"/>
      </w:r>
    </w:p>
    <w:p w14:paraId="67CEFF36" w14:textId="0ED4C244" w:rsidR="002E4D15" w:rsidRDefault="00B4251B" w:rsidP="00B4251B">
      <w:pPr>
        <w:pStyle w:val="berschrift1"/>
      </w:pPr>
      <w:bookmarkStart w:id="30" w:name="_Toc522554776"/>
      <w:proofErr w:type="spellStart"/>
      <w:r>
        <w:t>Results</w:t>
      </w:r>
      <w:bookmarkEnd w:id="30"/>
      <w:proofErr w:type="spellEnd"/>
    </w:p>
    <w:p w14:paraId="132D5C9C" w14:textId="147B1676" w:rsidR="0079434C" w:rsidRP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0B219D3A" w14:textId="11D5E33D" w:rsidR="00B4251B" w:rsidRDefault="00B4251B" w:rsidP="00B4251B">
      <w:pPr>
        <w:pStyle w:val="berschrift2"/>
      </w:pPr>
      <w:bookmarkStart w:id="31" w:name="_Toc522554777"/>
      <w:r>
        <w:t>Welche Ansätze wie und warum haben welche Ansätze funktioniert</w:t>
      </w:r>
      <w:bookmarkEnd w:id="31"/>
    </w:p>
    <w:p w14:paraId="578032F6" w14:textId="31ED9825" w:rsidR="00741BDB" w:rsidRPr="00741BDB" w:rsidRDefault="004E3DA1" w:rsidP="00741BDB">
      <w:pPr>
        <w:pStyle w:val="berschrift2"/>
      </w:pPr>
      <w:bookmarkStart w:id="32" w:name="_Toc522554778"/>
      <w:r>
        <w:t>Features</w:t>
      </w:r>
      <w:bookmarkEnd w:id="32"/>
    </w:p>
    <w:p w14:paraId="158470D8" w14:textId="02F28024" w:rsidR="004E3DA1" w:rsidRDefault="004E3DA1" w:rsidP="004E3DA1">
      <w:pPr>
        <w:pStyle w:val="berschrift2"/>
      </w:pPr>
      <w:bookmarkStart w:id="33" w:name="_Toc522554779"/>
      <w:proofErr w:type="spellStart"/>
      <w:r>
        <w:t>Algorithms</w:t>
      </w:r>
      <w:bookmarkEnd w:id="33"/>
      <w:proofErr w:type="spellEnd"/>
    </w:p>
    <w:p w14:paraId="2C2A84C6" w14:textId="31933CCA" w:rsidR="00741BDB" w:rsidRPr="00741BDB" w:rsidRDefault="00741BDB" w:rsidP="00741BDB">
      <w:proofErr w:type="gramStart"/>
      <w:r>
        <w:t>Für die Tagesrenditen,</w:t>
      </w:r>
      <w:proofErr w:type="gramEnd"/>
      <w:r>
        <w:t xml:space="preserve"> ließ</w:t>
      </w:r>
      <w:r w:rsidR="0014703A">
        <w:t>en sich besonders mit dem Ridge-Algorithmus positive Ergebnisse erzielen</w:t>
      </w:r>
      <w:r w:rsidR="001D2F05">
        <w:t>, der im Folgenden genauer betrachte</w:t>
      </w:r>
      <w:bookmarkStart w:id="34" w:name="_GoBack"/>
      <w:bookmarkEnd w:id="34"/>
      <w:r w:rsidR="001D2F05">
        <w:t xml:space="preserve">t werden soll. Grundlegend handelt es sich dabei um ein lineares Modell </w:t>
      </w:r>
    </w:p>
    <w:p w14:paraId="20030E34" w14:textId="7928FFF0" w:rsidR="00310ED8" w:rsidRDefault="00310ED8" w:rsidP="00310ED8">
      <w:pPr>
        <w:pStyle w:val="berschrift2"/>
      </w:pPr>
      <w:bookmarkStart w:id="35" w:name="_Toc522554783"/>
      <w:r>
        <w:lastRenderedPageBreak/>
        <w:t xml:space="preserve">MIC </w:t>
      </w:r>
      <w:proofErr w:type="spellStart"/>
      <w:r>
        <w:t>more</w:t>
      </w:r>
      <w:proofErr w:type="spellEnd"/>
      <w:r>
        <w:t xml:space="preserve"> </w:t>
      </w:r>
      <w:proofErr w:type="spellStart"/>
      <w:r>
        <w:t>stable</w:t>
      </w:r>
      <w:proofErr w:type="spellEnd"/>
      <w:r>
        <w:t xml:space="preserve"> </w:t>
      </w:r>
      <w:proofErr w:type="spellStart"/>
      <w:r>
        <w:t>features</w:t>
      </w:r>
      <w:bookmarkEnd w:id="35"/>
      <w:proofErr w:type="spellEnd"/>
    </w:p>
    <w:p w14:paraId="7526E6C9" w14:textId="503AAC24" w:rsidR="00310ED8" w:rsidRDefault="00310ED8" w:rsidP="00310ED8">
      <w:pPr>
        <w:pStyle w:val="berschrift2"/>
      </w:pPr>
      <w:bookmarkStart w:id="36" w:name="_Toc522554785"/>
      <w:proofErr w:type="spellStart"/>
      <w:r>
        <w:t>Regularization</w:t>
      </w:r>
      <w:bookmarkEnd w:id="36"/>
      <w:proofErr w:type="spellEnd"/>
    </w:p>
    <w:p w14:paraId="75EAB286" w14:textId="6DB08400" w:rsidR="00A014A8" w:rsidRPr="00A014A8" w:rsidRDefault="00A014A8" w:rsidP="00A014A8">
      <w:pPr>
        <w:pStyle w:val="berschrift2"/>
      </w:pPr>
      <w:bookmarkStart w:id="37" w:name="_Toc522554786"/>
      <w:r>
        <w:t xml:space="preserve">Polynomial Features verschlechtern in den meisten </w:t>
      </w:r>
      <w:proofErr w:type="spellStart"/>
      <w:r>
        <w:t>fällen</w:t>
      </w:r>
      <w:proofErr w:type="spellEnd"/>
      <w:r>
        <w:t xml:space="preserve"> die </w:t>
      </w:r>
      <w:proofErr w:type="spellStart"/>
      <w:r>
        <w:t>prognose</w:t>
      </w:r>
      <w:proofErr w:type="spellEnd"/>
      <w:r>
        <w:t xml:space="preserve"> </w:t>
      </w:r>
      <w:proofErr w:type="spellStart"/>
      <w:proofErr w:type="gramStart"/>
      <w:r>
        <w:t>erklärung</w:t>
      </w:r>
      <w:proofErr w:type="spellEnd"/>
      <w:proofErr w:type="gram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End w:id="37"/>
    </w:p>
    <w:p w14:paraId="021C0365" w14:textId="77777777" w:rsidR="00B4251B" w:rsidRDefault="00B4251B" w:rsidP="00B4251B">
      <w:pPr>
        <w:pStyle w:val="berschrift1"/>
      </w:pPr>
      <w:bookmarkStart w:id="38" w:name="_Toc522554787"/>
      <w:proofErr w:type="spellStart"/>
      <w:r>
        <w:t>Conclusion</w:t>
      </w:r>
      <w:bookmarkEnd w:id="38"/>
      <w:proofErr w:type="spellEnd"/>
    </w:p>
    <w:p w14:paraId="07BAE561" w14:textId="77777777" w:rsidR="00B4251B" w:rsidRDefault="00B4251B" w:rsidP="00B4251B">
      <w:pPr>
        <w:pStyle w:val="berschrift2"/>
      </w:pPr>
      <w:bookmarkStart w:id="39" w:name="_Toc522554788"/>
      <w:r>
        <w:t>Zusammenfassung der Aussagen und wo der Wertbeitrag liegt</w:t>
      </w:r>
      <w:bookmarkEnd w:id="39"/>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10010BF7" w14:textId="77777777" w:rsidR="009D5AA4" w:rsidRDefault="00DF713F" w:rsidP="009D5AA4">
          <w:pPr>
            <w:pStyle w:val="CitaviBibliographyHeading"/>
          </w:pPr>
          <w:r>
            <w:fldChar w:fldCharType="begin"/>
          </w:r>
          <w:r>
            <w:instrText>ADDIN CitaviBibliography</w:instrText>
          </w:r>
          <w:r>
            <w:fldChar w:fldCharType="separate"/>
          </w:r>
          <w:r w:rsidR="009D5AA4">
            <w:t>References</w:t>
          </w:r>
        </w:p>
        <w:p w14:paraId="3215BC09" w14:textId="77777777" w:rsidR="009D5AA4" w:rsidRDefault="009D5AA4" w:rsidP="009D5AA4">
          <w:pPr>
            <w:pStyle w:val="CitaviBibliographyEntry"/>
          </w:pPr>
          <w:bookmarkStart w:id="40" w:name="_CTVL0015d12586820df4c80b50acf20484ada6b"/>
          <w:r>
            <w:t xml:space="preserve">Anderson, J. (2015a). </w:t>
          </w:r>
          <w:bookmarkEnd w:id="40"/>
          <w:r w:rsidRPr="009D5AA4">
            <w:rPr>
              <w:i/>
            </w:rPr>
            <w:t xml:space="preserve">The Winton Stock Market Challenge: New Holiday Data </w:t>
          </w:r>
          <w:proofErr w:type="spellStart"/>
          <w:r w:rsidRPr="009D5AA4">
            <w:rPr>
              <w:i/>
            </w:rPr>
            <w:t>from</w:t>
          </w:r>
          <w:proofErr w:type="spellEnd"/>
          <w:r w:rsidRPr="009D5AA4">
            <w:rPr>
              <w:i/>
            </w:rPr>
            <w:t xml:space="preserve"> Winton</w:t>
          </w:r>
          <w:r w:rsidRPr="009D5AA4">
            <w:t xml:space="preserve">. </w:t>
          </w:r>
          <w:proofErr w:type="spellStart"/>
          <w:r w:rsidRPr="009D5AA4">
            <w:t>Retrieved</w:t>
          </w:r>
          <w:proofErr w:type="spellEnd"/>
          <w:r w:rsidRPr="009D5AA4">
            <w:t xml:space="preserve"> </w:t>
          </w:r>
          <w:proofErr w:type="spellStart"/>
          <w:r w:rsidRPr="009D5AA4">
            <w:t>from</w:t>
          </w:r>
          <w:proofErr w:type="spellEnd"/>
          <w:r w:rsidRPr="009D5AA4">
            <w:t xml:space="preserve"> https://www.kaggle.com/c/the-winton-stock-market-challenge/discussion/18006</w:t>
          </w:r>
        </w:p>
        <w:p w14:paraId="7F08C27E" w14:textId="77777777" w:rsidR="009D5AA4" w:rsidRDefault="009D5AA4" w:rsidP="009D5AA4">
          <w:pPr>
            <w:pStyle w:val="CitaviBibliographyEntry"/>
          </w:pPr>
          <w:bookmarkStart w:id="41" w:name="_CTVL0013de8d63da9f349ed8091973b671a66ce"/>
          <w:r>
            <w:t xml:space="preserve">Anderson, J. (2015b). </w:t>
          </w:r>
          <w:bookmarkEnd w:id="41"/>
          <w:r w:rsidRPr="009D5AA4">
            <w:rPr>
              <w:i/>
            </w:rPr>
            <w:t xml:space="preserve">The Winton Stock Market Challenge: </w:t>
          </w:r>
          <w:proofErr w:type="spellStart"/>
          <w:r w:rsidRPr="009D5AA4">
            <w:rPr>
              <w:i/>
            </w:rPr>
            <w:t>Overview</w:t>
          </w:r>
          <w:proofErr w:type="spellEnd"/>
          <w:r w:rsidRPr="009D5AA4">
            <w:t xml:space="preserve">. </w:t>
          </w:r>
          <w:proofErr w:type="spellStart"/>
          <w:r w:rsidRPr="009D5AA4">
            <w:t>Retrieved</w:t>
          </w:r>
          <w:proofErr w:type="spellEnd"/>
          <w:r w:rsidRPr="009D5AA4">
            <w:t xml:space="preserve"> </w:t>
          </w:r>
          <w:proofErr w:type="spellStart"/>
          <w:r w:rsidRPr="009D5AA4">
            <w:t>from</w:t>
          </w:r>
          <w:proofErr w:type="spellEnd"/>
          <w:r w:rsidRPr="009D5AA4">
            <w:t xml:space="preserve"> https://www.kaggle.com/c/the-winton-stock-market-challenge</w:t>
          </w:r>
        </w:p>
        <w:p w14:paraId="1EF1A442" w14:textId="77777777" w:rsidR="009D5AA4" w:rsidRDefault="009D5AA4" w:rsidP="009D5AA4">
          <w:pPr>
            <w:pStyle w:val="CitaviBibliographyEntry"/>
          </w:pPr>
          <w:bookmarkStart w:id="42" w:name="_CTVL001afd02c72fe8643e8a49dbe5fa4ad678a"/>
          <w:r>
            <w:t xml:space="preserve">Anderson, J. (2016). </w:t>
          </w:r>
          <w:bookmarkEnd w:id="42"/>
          <w:r w:rsidRPr="009D5AA4">
            <w:rPr>
              <w:i/>
            </w:rPr>
            <w:t xml:space="preserve">The Winton Stock Market Challenge: </w:t>
          </w:r>
          <w:proofErr w:type="spellStart"/>
          <w:r w:rsidRPr="009D5AA4">
            <w:rPr>
              <w:i/>
            </w:rPr>
            <w:t>Congratulations</w:t>
          </w:r>
          <w:proofErr w:type="spellEnd"/>
          <w:r w:rsidRPr="009D5AA4">
            <w:rPr>
              <w:i/>
            </w:rPr>
            <w:t xml:space="preserve">, </w:t>
          </w:r>
          <w:proofErr w:type="spellStart"/>
          <w:r w:rsidRPr="009D5AA4">
            <w:rPr>
              <w:i/>
            </w:rPr>
            <w:t>Thoughts</w:t>
          </w:r>
          <w:proofErr w:type="spellEnd"/>
          <w:r w:rsidRPr="009D5AA4">
            <w:rPr>
              <w:i/>
            </w:rPr>
            <w:t xml:space="preserve"> on </w:t>
          </w:r>
          <w:proofErr w:type="spellStart"/>
          <w:r w:rsidRPr="009D5AA4">
            <w:rPr>
              <w:i/>
            </w:rPr>
            <w:t>the</w:t>
          </w:r>
          <w:proofErr w:type="spellEnd"/>
          <w:r w:rsidRPr="009D5AA4">
            <w:rPr>
              <w:i/>
            </w:rPr>
            <w:t xml:space="preserve"> Problem</w:t>
          </w:r>
          <w:r w:rsidRPr="009D5AA4">
            <w:t xml:space="preserve">. </w:t>
          </w:r>
          <w:proofErr w:type="spellStart"/>
          <w:r w:rsidRPr="009D5AA4">
            <w:t>Retrieved</w:t>
          </w:r>
          <w:proofErr w:type="spellEnd"/>
          <w:r w:rsidRPr="009D5AA4">
            <w:t xml:space="preserve"> </w:t>
          </w:r>
          <w:proofErr w:type="spellStart"/>
          <w:r w:rsidRPr="009D5AA4">
            <w:t>from</w:t>
          </w:r>
          <w:proofErr w:type="spellEnd"/>
          <w:r w:rsidRPr="009D5AA4">
            <w:t xml:space="preserve"> https://www.kaggle.com/c/the-winton-stock-market-challenge/discussion/18645</w:t>
          </w:r>
        </w:p>
        <w:p w14:paraId="027F58BA" w14:textId="77777777" w:rsidR="009D5AA4" w:rsidRDefault="009D5AA4" w:rsidP="009D5AA4">
          <w:pPr>
            <w:pStyle w:val="CitaviBibliographyEntry"/>
          </w:pPr>
          <w:bookmarkStart w:id="43" w:name="_CTVL001cf37ecf59c1b403f9cf3623de07da560"/>
          <w:proofErr w:type="spellStart"/>
          <w:r>
            <w:t>Bellman</w:t>
          </w:r>
          <w:proofErr w:type="spellEnd"/>
          <w:r>
            <w:t xml:space="preserve">, R. (1961). </w:t>
          </w:r>
          <w:bookmarkEnd w:id="43"/>
          <w:r w:rsidRPr="009D5AA4">
            <w:rPr>
              <w:i/>
            </w:rPr>
            <w:t xml:space="preserve">Adaptive </w:t>
          </w:r>
          <w:proofErr w:type="spellStart"/>
          <w:r w:rsidRPr="009D5AA4">
            <w:rPr>
              <w:i/>
            </w:rPr>
            <w:t>control</w:t>
          </w:r>
          <w:proofErr w:type="spellEnd"/>
          <w:r w:rsidRPr="009D5AA4">
            <w:rPr>
              <w:i/>
            </w:rPr>
            <w:t xml:space="preserve"> </w:t>
          </w:r>
          <w:proofErr w:type="spellStart"/>
          <w:r w:rsidRPr="009D5AA4">
            <w:rPr>
              <w:i/>
            </w:rPr>
            <w:t>processes</w:t>
          </w:r>
          <w:proofErr w:type="spellEnd"/>
          <w:r w:rsidRPr="009D5AA4">
            <w:t>. Princeton, New Jersey: Princeton University Press.</w:t>
          </w:r>
        </w:p>
        <w:p w14:paraId="1B23FF96" w14:textId="77777777" w:rsidR="009D5AA4" w:rsidRDefault="009D5AA4" w:rsidP="009D5AA4">
          <w:pPr>
            <w:pStyle w:val="CitaviBibliographyEntry"/>
          </w:pPr>
          <w:bookmarkStart w:id="44" w:name="_CTVL001ff6ed5200b79458ea962f76fd43f18f8"/>
          <w:r>
            <w:t xml:space="preserve">Chatterjee, S., Dutta, K., &amp; </w:t>
          </w:r>
          <w:proofErr w:type="spellStart"/>
          <w:r>
            <w:t>Sundarraj</w:t>
          </w:r>
          <w:proofErr w:type="spellEnd"/>
          <w:r>
            <w:t xml:space="preserve">, R. P. (Eds.). (2018). </w:t>
          </w:r>
          <w:bookmarkEnd w:id="44"/>
          <w:proofErr w:type="spellStart"/>
          <w:r w:rsidRPr="009D5AA4">
            <w:rPr>
              <w:i/>
            </w:rPr>
            <w:t>Lecture</w:t>
          </w:r>
          <w:proofErr w:type="spellEnd"/>
          <w:r w:rsidRPr="009D5AA4">
            <w:rPr>
              <w:i/>
            </w:rPr>
            <w:t xml:space="preserve"> </w:t>
          </w:r>
          <w:proofErr w:type="spellStart"/>
          <w:r w:rsidRPr="009D5AA4">
            <w:rPr>
              <w:i/>
            </w:rPr>
            <w:t>notes</w:t>
          </w:r>
          <w:proofErr w:type="spellEnd"/>
          <w:r w:rsidRPr="009D5AA4">
            <w:rPr>
              <w:i/>
            </w:rPr>
            <w:t xml:space="preserve"> in </w:t>
          </w:r>
          <w:proofErr w:type="spellStart"/>
          <w:r w:rsidRPr="009D5AA4">
            <w:rPr>
              <w:i/>
            </w:rPr>
            <w:t>computer</w:t>
          </w:r>
          <w:proofErr w:type="spellEnd"/>
          <w:r w:rsidRPr="009D5AA4">
            <w:rPr>
              <w:i/>
            </w:rPr>
            <w:t xml:space="preserve"> </w:t>
          </w:r>
          <w:proofErr w:type="spellStart"/>
          <w:r w:rsidRPr="009D5AA4">
            <w:rPr>
              <w:i/>
            </w:rPr>
            <w:t>science</w:t>
          </w:r>
          <w:proofErr w:type="spellEnd"/>
          <w:r w:rsidRPr="009D5AA4">
            <w:rPr>
              <w:i/>
            </w:rPr>
            <w:t>: Vol. 10844</w:t>
          </w:r>
          <w:r w:rsidRPr="009D5AA4">
            <w:t xml:space="preserve">. </w:t>
          </w:r>
          <w:proofErr w:type="spellStart"/>
          <w:r w:rsidRPr="009D5AA4">
            <w:rPr>
              <w:i/>
            </w:rPr>
            <w:t>Designing</w:t>
          </w:r>
          <w:proofErr w:type="spellEnd"/>
          <w:r w:rsidRPr="009D5AA4">
            <w:rPr>
              <w:i/>
            </w:rPr>
            <w:t xml:space="preserve"> </w:t>
          </w:r>
          <w:proofErr w:type="spellStart"/>
          <w:r w:rsidRPr="009D5AA4">
            <w:rPr>
              <w:i/>
            </w:rPr>
            <w:t>for</w:t>
          </w:r>
          <w:proofErr w:type="spellEnd"/>
          <w:r w:rsidRPr="009D5AA4">
            <w:rPr>
              <w:i/>
            </w:rPr>
            <w:t xml:space="preserve"> a digital and </w:t>
          </w:r>
          <w:proofErr w:type="spellStart"/>
          <w:r w:rsidRPr="009D5AA4">
            <w:rPr>
              <w:i/>
            </w:rPr>
            <w:t>globalized</w:t>
          </w:r>
          <w:proofErr w:type="spellEnd"/>
          <w:r w:rsidRPr="009D5AA4">
            <w:rPr>
              <w:i/>
            </w:rPr>
            <w:t xml:space="preserve"> </w:t>
          </w:r>
          <w:proofErr w:type="spellStart"/>
          <w:r w:rsidRPr="009D5AA4">
            <w:rPr>
              <w:i/>
            </w:rPr>
            <w:t>world</w:t>
          </w:r>
          <w:proofErr w:type="spellEnd"/>
          <w:r w:rsidRPr="009D5AA4">
            <w:rPr>
              <w:i/>
            </w:rPr>
            <w:t xml:space="preserve">: 13th international </w:t>
          </w:r>
          <w:proofErr w:type="spellStart"/>
          <w:r w:rsidRPr="009D5AA4">
            <w:rPr>
              <w:i/>
            </w:rPr>
            <w:t>conference</w:t>
          </w:r>
          <w:proofErr w:type="spellEnd"/>
          <w:r w:rsidRPr="009D5AA4">
            <w:rPr>
              <w:i/>
            </w:rPr>
            <w:t xml:space="preserve">, DESRIST 2018, Chennai, India, June 3-6, </w:t>
          </w:r>
          <w:proofErr w:type="gramStart"/>
          <w:r w:rsidRPr="009D5AA4">
            <w:rPr>
              <w:i/>
            </w:rPr>
            <w:t>2018 :</w:t>
          </w:r>
          <w:proofErr w:type="gramEnd"/>
          <w:r w:rsidRPr="009D5AA4">
            <w:rPr>
              <w:i/>
            </w:rPr>
            <w:t xml:space="preserve"> </w:t>
          </w:r>
          <w:proofErr w:type="spellStart"/>
          <w:r w:rsidRPr="009D5AA4">
            <w:rPr>
              <w:i/>
            </w:rPr>
            <w:t>proceedings</w:t>
          </w:r>
          <w:proofErr w:type="spellEnd"/>
          <w:r w:rsidRPr="009D5AA4">
            <w:t>. Cham: Springer.</w:t>
          </w:r>
        </w:p>
        <w:p w14:paraId="61DA3B6E" w14:textId="77777777" w:rsidR="009D5AA4" w:rsidRDefault="009D5AA4" w:rsidP="009D5AA4">
          <w:pPr>
            <w:pStyle w:val="CitaviBibliographyEntry"/>
          </w:pPr>
          <w:bookmarkStart w:id="45" w:name="_CTVL001acb7e3cd364e4a8c90310333d2ac6a2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5"/>
          <w:r w:rsidRPr="009D5AA4">
            <w:rPr>
              <w:i/>
            </w:rPr>
            <w:t xml:space="preserve">Communications </w:t>
          </w:r>
          <w:proofErr w:type="spellStart"/>
          <w:r w:rsidRPr="009D5AA4">
            <w:rPr>
              <w:i/>
            </w:rPr>
            <w:t>of</w:t>
          </w:r>
          <w:proofErr w:type="spellEnd"/>
          <w:r w:rsidRPr="009D5AA4">
            <w:rPr>
              <w:i/>
            </w:rPr>
            <w:t xml:space="preserve"> </w:t>
          </w:r>
          <w:proofErr w:type="spellStart"/>
          <w:r w:rsidRPr="009D5AA4">
            <w:rPr>
              <w:i/>
            </w:rPr>
            <w:t>the</w:t>
          </w:r>
          <w:proofErr w:type="spellEnd"/>
          <w:r w:rsidRPr="009D5AA4">
            <w:rPr>
              <w:i/>
            </w:rPr>
            <w:t xml:space="preserve"> ACM</w:t>
          </w:r>
          <w:r w:rsidRPr="009D5AA4">
            <w:t xml:space="preserve">, </w:t>
          </w:r>
          <w:r w:rsidRPr="009D5AA4">
            <w:rPr>
              <w:i/>
            </w:rPr>
            <w:t>55</w:t>
          </w:r>
          <w:r w:rsidRPr="009D5AA4">
            <w:t>(10), 78–87. https://doi.org/10.1145/2347736.2347755</w:t>
          </w:r>
        </w:p>
        <w:p w14:paraId="455FC5D6" w14:textId="77777777" w:rsidR="009D5AA4" w:rsidRDefault="009D5AA4" w:rsidP="009D5AA4">
          <w:pPr>
            <w:pStyle w:val="CitaviBibliographyEntry"/>
          </w:pPr>
          <w:bookmarkStart w:id="46" w:name="_CTVL00170be85df98d4402b92d2b6b8c6114d4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6"/>
          <w:r w:rsidRPr="009D5AA4">
            <w:rPr>
              <w:i/>
            </w:rPr>
            <w:t xml:space="preserve">Communications </w:t>
          </w:r>
          <w:proofErr w:type="spellStart"/>
          <w:r w:rsidRPr="009D5AA4">
            <w:rPr>
              <w:i/>
            </w:rPr>
            <w:t>of</w:t>
          </w:r>
          <w:proofErr w:type="spellEnd"/>
          <w:r w:rsidRPr="009D5AA4">
            <w:rPr>
              <w:i/>
            </w:rPr>
            <w:t xml:space="preserve"> </w:t>
          </w:r>
          <w:proofErr w:type="spellStart"/>
          <w:r w:rsidRPr="009D5AA4">
            <w:rPr>
              <w:i/>
            </w:rPr>
            <w:t>the</w:t>
          </w:r>
          <w:proofErr w:type="spellEnd"/>
          <w:r w:rsidRPr="009D5AA4">
            <w:rPr>
              <w:i/>
            </w:rPr>
            <w:t xml:space="preserve"> ACM</w:t>
          </w:r>
          <w:r w:rsidRPr="009D5AA4">
            <w:t xml:space="preserve">, </w:t>
          </w:r>
          <w:r w:rsidRPr="009D5AA4">
            <w:rPr>
              <w:i/>
            </w:rPr>
            <w:t>55</w:t>
          </w:r>
          <w:r w:rsidRPr="009D5AA4">
            <w:t>(10), 78. https://doi.org/10.1145/2347736.2347755</w:t>
          </w:r>
        </w:p>
        <w:p w14:paraId="69DC88CB" w14:textId="77777777" w:rsidR="009D5AA4" w:rsidRDefault="009D5AA4" w:rsidP="009D5AA4">
          <w:pPr>
            <w:pStyle w:val="CitaviBibliographyEntry"/>
          </w:pPr>
          <w:bookmarkStart w:id="47" w:name="_CTVL001559668d8a7224842bc671254bbcbdbe3"/>
          <w:proofErr w:type="spellStart"/>
          <w:r>
            <w:t>Goldbloom</w:t>
          </w:r>
          <w:proofErr w:type="spellEnd"/>
          <w:r>
            <w:t xml:space="preserve">, A. (2017). </w:t>
          </w:r>
          <w:proofErr w:type="spellStart"/>
          <w:r>
            <w:t>Kaggle</w:t>
          </w:r>
          <w:proofErr w:type="spellEnd"/>
          <w:r>
            <w:t xml:space="preserve"> </w:t>
          </w:r>
          <w:proofErr w:type="spellStart"/>
          <w:r>
            <w:t>Joins</w:t>
          </w:r>
          <w:proofErr w:type="spellEnd"/>
          <w:r>
            <w:t xml:space="preserve"> Google Cloud.</w:t>
          </w:r>
        </w:p>
        <w:p w14:paraId="0520DA4B" w14:textId="77777777" w:rsidR="009D5AA4" w:rsidRDefault="009D5AA4" w:rsidP="009D5AA4">
          <w:pPr>
            <w:pStyle w:val="CitaviBibliographyEntry"/>
          </w:pPr>
          <w:bookmarkStart w:id="48" w:name="_CTVL001dc35bcdbc4a840e3a0dbb7bd96230812"/>
          <w:bookmarkEnd w:id="47"/>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36159F4A" w14:textId="77777777" w:rsidR="009D5AA4" w:rsidRDefault="009D5AA4" w:rsidP="009D5AA4">
          <w:pPr>
            <w:pStyle w:val="CitaviBibliographyEntry"/>
          </w:pPr>
          <w:bookmarkStart w:id="49" w:name="_CTVL00165aeb6fe02a14ccaaef756fabf9dd57e"/>
          <w:bookmarkEnd w:id="48"/>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6D00469E" w14:textId="77777777" w:rsidR="009D5AA4" w:rsidRDefault="009D5AA4" w:rsidP="009D5AA4">
          <w:pPr>
            <w:pStyle w:val="CitaviBibliographyEntry"/>
          </w:pPr>
          <w:bookmarkStart w:id="50" w:name="_CTVL0012bd64ec639804f429cf72b19bca5a9da"/>
          <w:bookmarkEnd w:id="49"/>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50"/>
          <w:r w:rsidRPr="009D5AA4">
            <w:rPr>
              <w:i/>
            </w:rPr>
            <w:t xml:space="preserve">The Journal </w:t>
          </w:r>
          <w:proofErr w:type="spellStart"/>
          <w:r w:rsidRPr="009D5AA4">
            <w:rPr>
              <w:i/>
            </w:rPr>
            <w:t>of</w:t>
          </w:r>
          <w:proofErr w:type="spellEnd"/>
          <w:r w:rsidRPr="009D5AA4">
            <w:rPr>
              <w:i/>
            </w:rPr>
            <w:t xml:space="preserve"> </w:t>
          </w:r>
          <w:proofErr w:type="spellStart"/>
          <w:r w:rsidRPr="009D5AA4">
            <w:rPr>
              <w:i/>
            </w:rPr>
            <w:t>Machine</w:t>
          </w:r>
          <w:proofErr w:type="spellEnd"/>
          <w:r w:rsidRPr="009D5AA4">
            <w:rPr>
              <w:i/>
            </w:rPr>
            <w:t xml:space="preserve"> Learning Research</w:t>
          </w:r>
          <w:r w:rsidRPr="009D5AA4">
            <w:t xml:space="preserve">, </w:t>
          </w:r>
          <w:r w:rsidRPr="009D5AA4">
            <w:rPr>
              <w:i/>
            </w:rPr>
            <w:t>3</w:t>
          </w:r>
          <w:r w:rsidRPr="009D5AA4">
            <w:t xml:space="preserve">, 1157–1182. </w:t>
          </w:r>
          <w:proofErr w:type="spellStart"/>
          <w:r w:rsidRPr="009D5AA4">
            <w:t>Retrieved</w:t>
          </w:r>
          <w:proofErr w:type="spellEnd"/>
          <w:r w:rsidRPr="009D5AA4">
            <w:t xml:space="preserve"> </w:t>
          </w:r>
          <w:proofErr w:type="spellStart"/>
          <w:r w:rsidRPr="009D5AA4">
            <w:t>from</w:t>
          </w:r>
          <w:proofErr w:type="spellEnd"/>
          <w:r w:rsidRPr="009D5AA4">
            <w:t xml:space="preserve"> https://dl.acm.org/citation.cfm?id=944968</w:t>
          </w:r>
        </w:p>
        <w:p w14:paraId="728262F2" w14:textId="77777777" w:rsidR="009D5AA4" w:rsidRDefault="009D5AA4" w:rsidP="009D5AA4">
          <w:pPr>
            <w:pStyle w:val="CitaviBibliographyEntry"/>
          </w:pPr>
          <w:bookmarkStart w:id="51" w:name="_CTVL001a982f3951f074645881e611ef60e9cb6"/>
          <w:r>
            <w:t xml:space="preserve">Hastie, T., </w:t>
          </w:r>
          <w:proofErr w:type="spellStart"/>
          <w:r>
            <w:t>Tibshirani</w:t>
          </w:r>
          <w:proofErr w:type="spellEnd"/>
          <w:r>
            <w:t xml:space="preserve">, R., &amp; Friedman, J. H. (2017). </w:t>
          </w:r>
          <w:bookmarkEnd w:id="51"/>
          <w:r w:rsidRPr="009D5AA4">
            <w:rPr>
              <w:i/>
            </w:rPr>
            <w:t xml:space="preserve">The </w:t>
          </w:r>
          <w:proofErr w:type="spellStart"/>
          <w:r w:rsidRPr="009D5AA4">
            <w:rPr>
              <w:i/>
            </w:rPr>
            <w:t>elements</w:t>
          </w:r>
          <w:proofErr w:type="spellEnd"/>
          <w:r w:rsidRPr="009D5AA4">
            <w:rPr>
              <w:i/>
            </w:rPr>
            <w:t xml:space="preserve"> </w:t>
          </w:r>
          <w:proofErr w:type="spellStart"/>
          <w:r w:rsidRPr="009D5AA4">
            <w:rPr>
              <w:i/>
            </w:rPr>
            <w:t>of</w:t>
          </w:r>
          <w:proofErr w:type="spellEnd"/>
          <w:r w:rsidRPr="009D5AA4">
            <w:rPr>
              <w:i/>
            </w:rPr>
            <w:t xml:space="preserve"> </w:t>
          </w:r>
          <w:proofErr w:type="spellStart"/>
          <w:r w:rsidRPr="009D5AA4">
            <w:rPr>
              <w:i/>
            </w:rPr>
            <w:t>statistical</w:t>
          </w:r>
          <w:proofErr w:type="spellEnd"/>
          <w:r w:rsidRPr="009D5AA4">
            <w:rPr>
              <w:i/>
            </w:rPr>
            <w:t xml:space="preserve"> </w:t>
          </w:r>
          <w:proofErr w:type="spellStart"/>
          <w:r w:rsidRPr="009D5AA4">
            <w:rPr>
              <w:i/>
            </w:rPr>
            <w:t>learning</w:t>
          </w:r>
          <w:proofErr w:type="spellEnd"/>
          <w:r w:rsidRPr="009D5AA4">
            <w:rPr>
              <w:i/>
            </w:rPr>
            <w:t xml:space="preserve">: Data </w:t>
          </w:r>
          <w:proofErr w:type="spellStart"/>
          <w:r w:rsidRPr="009D5AA4">
            <w:rPr>
              <w:i/>
            </w:rPr>
            <w:t>mining</w:t>
          </w:r>
          <w:proofErr w:type="spellEnd"/>
          <w:r w:rsidRPr="009D5AA4">
            <w:rPr>
              <w:i/>
            </w:rPr>
            <w:t xml:space="preserve">, </w:t>
          </w:r>
          <w:proofErr w:type="spellStart"/>
          <w:r w:rsidRPr="009D5AA4">
            <w:rPr>
              <w:i/>
            </w:rPr>
            <w:t>inference</w:t>
          </w:r>
          <w:proofErr w:type="spellEnd"/>
          <w:r w:rsidRPr="009D5AA4">
            <w:rPr>
              <w:i/>
            </w:rPr>
            <w:t xml:space="preserve">, and </w:t>
          </w:r>
          <w:proofErr w:type="spellStart"/>
          <w:r w:rsidRPr="009D5AA4">
            <w:rPr>
              <w:i/>
            </w:rPr>
            <w:t>prediction</w:t>
          </w:r>
          <w:proofErr w:type="spellEnd"/>
          <w:r w:rsidRPr="009D5AA4">
            <w:rPr>
              <w:i/>
            </w:rPr>
            <w:t xml:space="preserve"> </w:t>
          </w:r>
          <w:r w:rsidRPr="009D5AA4">
            <w:t xml:space="preserve">(Second </w:t>
          </w:r>
          <w:proofErr w:type="spellStart"/>
          <w:r w:rsidRPr="009D5AA4">
            <w:t>edition</w:t>
          </w:r>
          <w:proofErr w:type="spellEnd"/>
          <w:r w:rsidRPr="009D5AA4">
            <w:t xml:space="preserve">, </w:t>
          </w:r>
          <w:proofErr w:type="spellStart"/>
          <w:r w:rsidRPr="009D5AA4">
            <w:t>corrected</w:t>
          </w:r>
          <w:proofErr w:type="spellEnd"/>
          <w:r w:rsidRPr="009D5AA4">
            <w:t xml:space="preserve"> at 12th </w:t>
          </w:r>
          <w:proofErr w:type="spellStart"/>
          <w:r w:rsidRPr="009D5AA4">
            <w:t>printing</w:t>
          </w:r>
          <w:proofErr w:type="spellEnd"/>
          <w:r w:rsidRPr="009D5AA4">
            <w:t xml:space="preserve"> 2017). </w:t>
          </w:r>
          <w:r w:rsidRPr="009D5AA4">
            <w:rPr>
              <w:i/>
            </w:rPr>
            <w:t xml:space="preserve">Springer </w:t>
          </w:r>
          <w:proofErr w:type="spellStart"/>
          <w:r w:rsidRPr="009D5AA4">
            <w:rPr>
              <w:i/>
            </w:rPr>
            <w:t>series</w:t>
          </w:r>
          <w:proofErr w:type="spellEnd"/>
          <w:r w:rsidRPr="009D5AA4">
            <w:rPr>
              <w:i/>
            </w:rPr>
            <w:t xml:space="preserve"> in </w:t>
          </w:r>
          <w:proofErr w:type="spellStart"/>
          <w:r w:rsidRPr="009D5AA4">
            <w:rPr>
              <w:i/>
            </w:rPr>
            <w:t>statistics</w:t>
          </w:r>
          <w:proofErr w:type="spellEnd"/>
          <w:r w:rsidRPr="009D5AA4">
            <w:t>. New York, NY: Springer.</w:t>
          </w:r>
        </w:p>
        <w:p w14:paraId="5636C0F0" w14:textId="77777777" w:rsidR="009D5AA4" w:rsidRDefault="009D5AA4" w:rsidP="009D5AA4">
          <w:pPr>
            <w:pStyle w:val="CitaviBibliographyEntry"/>
          </w:pPr>
          <w:bookmarkStart w:id="52" w:name="_CTVL00182b79ec16644443fac710f8ec9e4da51"/>
          <w:proofErr w:type="spellStart"/>
          <w:r>
            <w:t>Huijskens</w:t>
          </w:r>
          <w:proofErr w:type="spellEnd"/>
          <w:r>
            <w:t xml:space="preserve">, T. (2018). </w:t>
          </w:r>
          <w:bookmarkEnd w:id="52"/>
          <w:proofErr w:type="spellStart"/>
          <w:r w:rsidRPr="009D5AA4">
            <w:rPr>
              <w:i/>
            </w:rPr>
            <w:t>Why</w:t>
          </w:r>
          <w:proofErr w:type="spellEnd"/>
          <w:r w:rsidRPr="009D5AA4">
            <w:rPr>
              <w:i/>
            </w:rPr>
            <w:t xml:space="preserve"> </w:t>
          </w:r>
          <w:proofErr w:type="spellStart"/>
          <w:r w:rsidRPr="009D5AA4">
            <w:rPr>
              <w:i/>
            </w:rPr>
            <w:t>giving</w:t>
          </w:r>
          <w:proofErr w:type="spellEnd"/>
          <w:r w:rsidRPr="009D5AA4">
            <w:rPr>
              <w:i/>
            </w:rPr>
            <w:t xml:space="preserve"> </w:t>
          </w:r>
          <w:proofErr w:type="spellStart"/>
          <w:r w:rsidRPr="009D5AA4">
            <w:rPr>
              <w:i/>
            </w:rPr>
            <w:t>your</w:t>
          </w:r>
          <w:proofErr w:type="spellEnd"/>
          <w:r w:rsidRPr="009D5AA4">
            <w:rPr>
              <w:i/>
            </w:rPr>
            <w:t xml:space="preserve"> </w:t>
          </w:r>
          <w:proofErr w:type="spellStart"/>
          <w:r w:rsidRPr="009D5AA4">
            <w:rPr>
              <w:i/>
            </w:rPr>
            <w:t>algorithm</w:t>
          </w:r>
          <w:proofErr w:type="spellEnd"/>
          <w:r w:rsidRPr="009D5AA4">
            <w:rPr>
              <w:i/>
            </w:rPr>
            <w:t xml:space="preserve"> ALL THE FEATURES </w:t>
          </w:r>
          <w:proofErr w:type="spellStart"/>
          <w:r w:rsidRPr="009D5AA4">
            <w:rPr>
              <w:i/>
            </w:rPr>
            <w:t>does</w:t>
          </w:r>
          <w:proofErr w:type="spellEnd"/>
          <w:r w:rsidRPr="009D5AA4">
            <w:rPr>
              <w:i/>
            </w:rPr>
            <w:t xml:space="preserve"> not </w:t>
          </w:r>
          <w:proofErr w:type="spellStart"/>
          <w:r w:rsidRPr="009D5AA4">
            <w:rPr>
              <w:i/>
            </w:rPr>
            <w:t>always</w:t>
          </w:r>
          <w:proofErr w:type="spellEnd"/>
          <w:r w:rsidRPr="009D5AA4">
            <w:rPr>
              <w:i/>
            </w:rPr>
            <w:t xml:space="preserve"> </w:t>
          </w:r>
          <w:proofErr w:type="spellStart"/>
          <w:r w:rsidRPr="009D5AA4">
            <w:rPr>
              <w:i/>
            </w:rPr>
            <w:t>work</w:t>
          </w:r>
          <w:proofErr w:type="spellEnd"/>
          <w:r w:rsidRPr="009D5AA4">
            <w:rPr>
              <w:i/>
            </w:rPr>
            <w:t xml:space="preserve">. </w:t>
          </w:r>
          <w:proofErr w:type="spellStart"/>
          <w:r w:rsidRPr="009D5AA4">
            <w:t>PyData</w:t>
          </w:r>
          <w:proofErr w:type="spellEnd"/>
          <w:r w:rsidRPr="009D5AA4">
            <w:t xml:space="preserve">, London. </w:t>
          </w:r>
          <w:proofErr w:type="spellStart"/>
          <w:r w:rsidRPr="009D5AA4">
            <w:t>Retrieved</w:t>
          </w:r>
          <w:proofErr w:type="spellEnd"/>
          <w:r w:rsidRPr="009D5AA4">
            <w:t xml:space="preserve"> </w:t>
          </w:r>
          <w:proofErr w:type="spellStart"/>
          <w:r w:rsidRPr="009D5AA4">
            <w:t>from</w:t>
          </w:r>
          <w:proofErr w:type="spellEnd"/>
          <w:r w:rsidRPr="009D5AA4">
            <w:t xml:space="preserve"> https://www.youtube.com/watch?v=JsArBz46_3s&amp;t=1848s</w:t>
          </w:r>
        </w:p>
        <w:p w14:paraId="1DDA463B" w14:textId="77777777" w:rsidR="009D5AA4" w:rsidRDefault="009D5AA4" w:rsidP="009D5AA4">
          <w:pPr>
            <w:pStyle w:val="CitaviBibliographyEntry"/>
          </w:pPr>
          <w:bookmarkStart w:id="53" w:name="_CTVL001e1c714ba6cad493e8af7dad6d4ab2b85"/>
          <w:r>
            <w:t xml:space="preserve">James, G., Witten, D., Hastie, T., &amp; </w:t>
          </w:r>
          <w:proofErr w:type="spellStart"/>
          <w:r>
            <w:t>Tibshirani</w:t>
          </w:r>
          <w:proofErr w:type="spellEnd"/>
          <w:r>
            <w:t xml:space="preserve">, R. (2017). </w:t>
          </w:r>
          <w:bookmarkEnd w:id="53"/>
          <w:r w:rsidRPr="009D5AA4">
            <w:rPr>
              <w:i/>
            </w:rPr>
            <w:t xml:space="preserve">An </w:t>
          </w:r>
          <w:proofErr w:type="spellStart"/>
          <w:r w:rsidRPr="009D5AA4">
            <w:rPr>
              <w:i/>
            </w:rPr>
            <w:t>introduction</w:t>
          </w:r>
          <w:proofErr w:type="spellEnd"/>
          <w:r w:rsidRPr="009D5AA4">
            <w:rPr>
              <w:i/>
            </w:rPr>
            <w:t xml:space="preserve"> </w:t>
          </w:r>
          <w:proofErr w:type="spellStart"/>
          <w:r w:rsidRPr="009D5AA4">
            <w:rPr>
              <w:i/>
            </w:rPr>
            <w:t>to</w:t>
          </w:r>
          <w:proofErr w:type="spellEnd"/>
          <w:r w:rsidRPr="009D5AA4">
            <w:rPr>
              <w:i/>
            </w:rPr>
            <w:t xml:space="preserve"> </w:t>
          </w:r>
          <w:proofErr w:type="spellStart"/>
          <w:r w:rsidRPr="009D5AA4">
            <w:rPr>
              <w:i/>
            </w:rPr>
            <w:t>statistical</w:t>
          </w:r>
          <w:proofErr w:type="spellEnd"/>
          <w:r w:rsidRPr="009D5AA4">
            <w:rPr>
              <w:i/>
            </w:rPr>
            <w:t xml:space="preserve"> </w:t>
          </w:r>
          <w:proofErr w:type="spellStart"/>
          <w:r w:rsidRPr="009D5AA4">
            <w:rPr>
              <w:i/>
            </w:rPr>
            <w:t>learning</w:t>
          </w:r>
          <w:proofErr w:type="spellEnd"/>
          <w:r w:rsidRPr="009D5AA4">
            <w:rPr>
              <w:i/>
            </w:rPr>
            <w:t xml:space="preserve">: </w:t>
          </w:r>
          <w:proofErr w:type="spellStart"/>
          <w:r w:rsidRPr="009D5AA4">
            <w:rPr>
              <w:i/>
            </w:rPr>
            <w:t>With</w:t>
          </w:r>
          <w:proofErr w:type="spellEnd"/>
          <w:r w:rsidRPr="009D5AA4">
            <w:rPr>
              <w:i/>
            </w:rPr>
            <w:t xml:space="preserve"> </w:t>
          </w:r>
          <w:proofErr w:type="spellStart"/>
          <w:r w:rsidRPr="009D5AA4">
            <w:rPr>
              <w:i/>
            </w:rPr>
            <w:t>applications</w:t>
          </w:r>
          <w:proofErr w:type="spellEnd"/>
          <w:r w:rsidRPr="009D5AA4">
            <w:rPr>
              <w:i/>
            </w:rPr>
            <w:t xml:space="preserve"> in R </w:t>
          </w:r>
          <w:r w:rsidRPr="009D5AA4">
            <w:t>(</w:t>
          </w:r>
          <w:proofErr w:type="spellStart"/>
          <w:r w:rsidRPr="009D5AA4">
            <w:t>Corrected</w:t>
          </w:r>
          <w:proofErr w:type="spellEnd"/>
          <w:r w:rsidRPr="009D5AA4">
            <w:t xml:space="preserve"> at 8th </w:t>
          </w:r>
          <w:proofErr w:type="spellStart"/>
          <w:r w:rsidRPr="009D5AA4">
            <w:t>printing</w:t>
          </w:r>
          <w:proofErr w:type="spellEnd"/>
          <w:r w:rsidRPr="009D5AA4">
            <w:t xml:space="preserve">). </w:t>
          </w:r>
          <w:r w:rsidRPr="009D5AA4">
            <w:rPr>
              <w:i/>
            </w:rPr>
            <w:t xml:space="preserve">Springer </w:t>
          </w:r>
          <w:proofErr w:type="spellStart"/>
          <w:r w:rsidRPr="009D5AA4">
            <w:rPr>
              <w:i/>
            </w:rPr>
            <w:t>texts</w:t>
          </w:r>
          <w:proofErr w:type="spellEnd"/>
          <w:r w:rsidRPr="009D5AA4">
            <w:rPr>
              <w:i/>
            </w:rPr>
            <w:t xml:space="preserve"> in </w:t>
          </w:r>
          <w:proofErr w:type="spellStart"/>
          <w:r w:rsidRPr="009D5AA4">
            <w:rPr>
              <w:i/>
            </w:rPr>
            <w:t>statistics</w:t>
          </w:r>
          <w:proofErr w:type="spellEnd"/>
          <w:r w:rsidRPr="009D5AA4">
            <w:t>. New York, Heidelberg, Dordrecht, London: Springer.</w:t>
          </w:r>
        </w:p>
        <w:p w14:paraId="001700D2" w14:textId="77777777" w:rsidR="009D5AA4" w:rsidRDefault="009D5AA4" w:rsidP="009D5AA4">
          <w:pPr>
            <w:pStyle w:val="CitaviBibliographyEntry"/>
          </w:pPr>
          <w:bookmarkStart w:id="54" w:name="_CTVL00121b3be638908411a8a8654165cb33a6d"/>
          <w:proofErr w:type="spellStart"/>
          <w:r>
            <w:lastRenderedPageBreak/>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7CB1D7A1" w14:textId="77777777" w:rsidR="009D5AA4" w:rsidRDefault="009D5AA4" w:rsidP="009D5AA4">
          <w:pPr>
            <w:pStyle w:val="CitaviBibliographyEntry"/>
          </w:pPr>
          <w:bookmarkStart w:id="55" w:name="_CTVL001912f54ca7f93463982e4bc780c40fcd8"/>
          <w:bookmarkEnd w:id="54"/>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635AB1DD" w14:textId="77777777" w:rsidR="009D5AA4" w:rsidRDefault="009D5AA4" w:rsidP="009D5AA4">
          <w:pPr>
            <w:pStyle w:val="CitaviBibliographyEntry"/>
          </w:pPr>
          <w:bookmarkStart w:id="56" w:name="_CTVL0011100d2c508e347ceb7aff47246915b72"/>
          <w:bookmarkEnd w:id="55"/>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4054919E" w14:textId="77777777" w:rsidR="009D5AA4" w:rsidRDefault="009D5AA4" w:rsidP="009D5AA4">
          <w:pPr>
            <w:pStyle w:val="CitaviBibliographyEntry"/>
          </w:pPr>
          <w:bookmarkStart w:id="57" w:name="_CTVL001cbdb971972bd4f6581cddf23d50f51fe"/>
          <w:bookmarkEnd w:id="56"/>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57"/>
          <w:r w:rsidRPr="009D5AA4">
            <w:rPr>
              <w:i/>
            </w:rPr>
            <w:t xml:space="preserve">Journal </w:t>
          </w:r>
          <w:proofErr w:type="spellStart"/>
          <w:r w:rsidRPr="009D5AA4">
            <w:rPr>
              <w:i/>
            </w:rPr>
            <w:t>of</w:t>
          </w:r>
          <w:proofErr w:type="spellEnd"/>
          <w:r w:rsidRPr="009D5AA4">
            <w:rPr>
              <w:i/>
            </w:rPr>
            <w:t xml:space="preserve"> Systems Integration</w:t>
          </w:r>
          <w:r w:rsidRPr="009D5AA4">
            <w:t xml:space="preserve">, </w:t>
          </w:r>
          <w:r w:rsidRPr="009D5AA4">
            <w:rPr>
              <w:i/>
            </w:rPr>
            <w:t>5</w:t>
          </w:r>
          <w:r w:rsidRPr="009D5AA4">
            <w:t xml:space="preserve">(1), 42–51. </w:t>
          </w:r>
          <w:proofErr w:type="spellStart"/>
          <w:r w:rsidRPr="009D5AA4">
            <w:t>Retrieved</w:t>
          </w:r>
          <w:proofErr w:type="spellEnd"/>
          <w:r w:rsidRPr="009D5AA4">
            <w:t xml:space="preserve"> </w:t>
          </w:r>
          <w:proofErr w:type="spellStart"/>
          <w:r w:rsidRPr="009D5AA4">
            <w:t>from</w:t>
          </w:r>
          <w:proofErr w:type="spellEnd"/>
          <w:r w:rsidRPr="009D5AA4">
            <w:t xml:space="preserve"> http://si-journal.org/index.php/JSI/article/viewFile/178/255</w:t>
          </w:r>
        </w:p>
        <w:p w14:paraId="462A7CB7" w14:textId="77777777" w:rsidR="009D5AA4" w:rsidRDefault="009D5AA4" w:rsidP="009D5AA4">
          <w:pPr>
            <w:pStyle w:val="CitaviBibliographyEntry"/>
          </w:pPr>
          <w:bookmarkStart w:id="58"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77BE8451" w14:textId="77777777" w:rsidR="009D5AA4" w:rsidRDefault="009D5AA4" w:rsidP="009D5AA4">
          <w:pPr>
            <w:pStyle w:val="CitaviBibliographyEntry"/>
          </w:pPr>
          <w:bookmarkStart w:id="59" w:name="_CTVL001952f7d6e116a4cf9a3e9fe6f1b41aee2"/>
          <w:bookmarkEnd w:id="58"/>
          <w:r>
            <w:t xml:space="preserve">Marr, B. (2016). </w:t>
          </w:r>
          <w:bookmarkEnd w:id="59"/>
          <w:r w:rsidRPr="009D5AA4">
            <w:rPr>
              <w:i/>
            </w:rPr>
            <w:t xml:space="preserve">Big </w:t>
          </w:r>
          <w:proofErr w:type="spellStart"/>
          <w:r w:rsidRPr="009D5AA4">
            <w:rPr>
              <w:i/>
            </w:rPr>
            <w:t>data</w:t>
          </w:r>
          <w:proofErr w:type="spellEnd"/>
          <w:r w:rsidRPr="009D5AA4">
            <w:rPr>
              <w:i/>
            </w:rPr>
            <w:t xml:space="preserve"> in </w:t>
          </w:r>
          <w:proofErr w:type="spellStart"/>
          <w:r w:rsidRPr="009D5AA4">
            <w:rPr>
              <w:i/>
            </w:rPr>
            <w:t>practice</w:t>
          </w:r>
          <w:proofErr w:type="spellEnd"/>
          <w:r w:rsidRPr="009D5AA4">
            <w:rPr>
              <w:i/>
            </w:rPr>
            <w:t xml:space="preserve">: </w:t>
          </w:r>
          <w:proofErr w:type="spellStart"/>
          <w:r w:rsidRPr="009D5AA4">
            <w:rPr>
              <w:i/>
            </w:rPr>
            <w:t>How</w:t>
          </w:r>
          <w:proofErr w:type="spellEnd"/>
          <w:r w:rsidRPr="009D5AA4">
            <w:rPr>
              <w:i/>
            </w:rPr>
            <w:t xml:space="preserve"> 45 </w:t>
          </w:r>
          <w:proofErr w:type="spellStart"/>
          <w:r w:rsidRPr="009D5AA4">
            <w:rPr>
              <w:i/>
            </w:rPr>
            <w:t>successful</w:t>
          </w:r>
          <w:proofErr w:type="spellEnd"/>
          <w:r w:rsidRPr="009D5AA4">
            <w:rPr>
              <w:i/>
            </w:rPr>
            <w:t xml:space="preserve"> </w:t>
          </w:r>
          <w:proofErr w:type="spellStart"/>
          <w:r w:rsidRPr="009D5AA4">
            <w:rPr>
              <w:i/>
            </w:rPr>
            <w:t>companies</w:t>
          </w:r>
          <w:proofErr w:type="spellEnd"/>
          <w:r w:rsidRPr="009D5AA4">
            <w:rPr>
              <w:i/>
            </w:rPr>
            <w:t xml:space="preserve"> </w:t>
          </w:r>
          <w:proofErr w:type="spellStart"/>
          <w:r w:rsidRPr="009D5AA4">
            <w:rPr>
              <w:i/>
            </w:rPr>
            <w:t>used</w:t>
          </w:r>
          <w:proofErr w:type="spellEnd"/>
          <w:r w:rsidRPr="009D5AA4">
            <w:rPr>
              <w:i/>
            </w:rPr>
            <w:t xml:space="preserve"> </w:t>
          </w:r>
          <w:proofErr w:type="spellStart"/>
          <w:r w:rsidRPr="009D5AA4">
            <w:rPr>
              <w:i/>
            </w:rPr>
            <w:t>big</w:t>
          </w:r>
          <w:proofErr w:type="spellEnd"/>
          <w:r w:rsidRPr="009D5AA4">
            <w:rPr>
              <w:i/>
            </w:rPr>
            <w:t xml:space="preserve"> </w:t>
          </w:r>
          <w:proofErr w:type="spellStart"/>
          <w:r w:rsidRPr="009D5AA4">
            <w:rPr>
              <w:i/>
            </w:rPr>
            <w:t>data</w:t>
          </w:r>
          <w:proofErr w:type="spellEnd"/>
          <w:r w:rsidRPr="009D5AA4">
            <w:rPr>
              <w:i/>
            </w:rPr>
            <w:t xml:space="preserve"> </w:t>
          </w:r>
          <w:proofErr w:type="spellStart"/>
          <w:r w:rsidRPr="009D5AA4">
            <w:rPr>
              <w:i/>
            </w:rPr>
            <w:t>analytics</w:t>
          </w:r>
          <w:proofErr w:type="spellEnd"/>
          <w:r w:rsidRPr="009D5AA4">
            <w:rPr>
              <w:i/>
            </w:rPr>
            <w:t xml:space="preserve"> </w:t>
          </w:r>
          <w:proofErr w:type="spellStart"/>
          <w:r w:rsidRPr="009D5AA4">
            <w:rPr>
              <w:i/>
            </w:rPr>
            <w:t>to</w:t>
          </w:r>
          <w:proofErr w:type="spellEnd"/>
          <w:r w:rsidRPr="009D5AA4">
            <w:rPr>
              <w:i/>
            </w:rPr>
            <w:t xml:space="preserve"> </w:t>
          </w:r>
          <w:proofErr w:type="spellStart"/>
          <w:r w:rsidRPr="009D5AA4">
            <w:rPr>
              <w:i/>
            </w:rPr>
            <w:t>deliver</w:t>
          </w:r>
          <w:proofErr w:type="spellEnd"/>
          <w:r w:rsidRPr="009D5AA4">
            <w:rPr>
              <w:i/>
            </w:rPr>
            <w:t xml:space="preserve"> </w:t>
          </w:r>
          <w:proofErr w:type="spellStart"/>
          <w:r w:rsidRPr="009D5AA4">
            <w:rPr>
              <w:i/>
            </w:rPr>
            <w:t>extraordinary</w:t>
          </w:r>
          <w:proofErr w:type="spellEnd"/>
          <w:r w:rsidRPr="009D5AA4">
            <w:rPr>
              <w:i/>
            </w:rPr>
            <w:t xml:space="preserve"> </w:t>
          </w:r>
          <w:proofErr w:type="spellStart"/>
          <w:r w:rsidRPr="009D5AA4">
            <w:rPr>
              <w:i/>
            </w:rPr>
            <w:t>results</w:t>
          </w:r>
          <w:proofErr w:type="spellEnd"/>
          <w:r w:rsidRPr="009D5AA4">
            <w:t>. Chichester, West Sussex: Wiley.</w:t>
          </w:r>
        </w:p>
        <w:p w14:paraId="03845EAA" w14:textId="77777777" w:rsidR="009D5AA4" w:rsidRDefault="009D5AA4" w:rsidP="009D5AA4">
          <w:pPr>
            <w:pStyle w:val="CitaviBibliographyEntry"/>
          </w:pPr>
          <w:bookmarkStart w:id="60"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60"/>
          <w:proofErr w:type="spellStart"/>
          <w:r w:rsidRPr="009D5AA4">
            <w:rPr>
              <w:i/>
            </w:rPr>
            <w:t>Practical</w:t>
          </w:r>
          <w:proofErr w:type="spellEnd"/>
          <w:r w:rsidRPr="009D5AA4">
            <w:rPr>
              <w:i/>
            </w:rPr>
            <w:t xml:space="preserve"> </w:t>
          </w:r>
          <w:proofErr w:type="spellStart"/>
          <w:r w:rsidRPr="009D5AA4">
            <w:rPr>
              <w:i/>
            </w:rPr>
            <w:t>Machine</w:t>
          </w:r>
          <w:proofErr w:type="spellEnd"/>
          <w:r w:rsidRPr="009D5AA4">
            <w:rPr>
              <w:i/>
            </w:rPr>
            <w:t xml:space="preserve"> Learning </w:t>
          </w:r>
          <w:proofErr w:type="spellStart"/>
          <w:r w:rsidRPr="009D5AA4">
            <w:rPr>
              <w:i/>
            </w:rPr>
            <w:t>with</w:t>
          </w:r>
          <w:proofErr w:type="spellEnd"/>
          <w:r w:rsidRPr="009D5AA4">
            <w:rPr>
              <w:i/>
            </w:rPr>
            <w:t xml:space="preserve"> Python </w:t>
          </w:r>
          <w:r w:rsidRPr="009D5AA4">
            <w:t xml:space="preserve">(pp. 177–253). Berkeley, CA: </w:t>
          </w:r>
          <w:proofErr w:type="spellStart"/>
          <w:r w:rsidRPr="009D5AA4">
            <w:t>Apress</w:t>
          </w:r>
          <w:proofErr w:type="spellEnd"/>
          <w:r w:rsidRPr="009D5AA4">
            <w:t>. https://doi.org/10.1007/978-1-4842-3207-1_4</w:t>
          </w:r>
        </w:p>
        <w:p w14:paraId="46F3940B" w14:textId="77777777" w:rsidR="009D5AA4" w:rsidRDefault="009D5AA4" w:rsidP="009D5AA4">
          <w:pPr>
            <w:pStyle w:val="CitaviBibliographyEntry"/>
          </w:pPr>
          <w:bookmarkStart w:id="61" w:name="_CTVL001381fc2e3ca5f48f885d4f31fa55444ea"/>
          <w:r>
            <w:t xml:space="preserve">Sarkar, D., Bali, R., &amp; Sharma, T. (Eds.). (2018b). </w:t>
          </w:r>
          <w:bookmarkEnd w:id="61"/>
          <w:proofErr w:type="spellStart"/>
          <w:r w:rsidRPr="009D5AA4">
            <w:rPr>
              <w:i/>
            </w:rPr>
            <w:t>Practical</w:t>
          </w:r>
          <w:proofErr w:type="spellEnd"/>
          <w:r w:rsidRPr="009D5AA4">
            <w:rPr>
              <w:i/>
            </w:rPr>
            <w:t xml:space="preserve"> </w:t>
          </w:r>
          <w:proofErr w:type="spellStart"/>
          <w:r w:rsidRPr="009D5AA4">
            <w:rPr>
              <w:i/>
            </w:rPr>
            <w:t>Machine</w:t>
          </w:r>
          <w:proofErr w:type="spellEnd"/>
          <w:r w:rsidRPr="009D5AA4">
            <w:rPr>
              <w:i/>
            </w:rPr>
            <w:t xml:space="preserve"> Learning </w:t>
          </w:r>
          <w:proofErr w:type="spellStart"/>
          <w:r w:rsidRPr="009D5AA4">
            <w:rPr>
              <w:i/>
            </w:rPr>
            <w:t>with</w:t>
          </w:r>
          <w:proofErr w:type="spellEnd"/>
          <w:r w:rsidRPr="009D5AA4">
            <w:rPr>
              <w:i/>
            </w:rPr>
            <w:t xml:space="preserve"> Python</w:t>
          </w:r>
          <w:r w:rsidRPr="009D5AA4">
            <w:t xml:space="preserve">. Berkeley, CA: </w:t>
          </w:r>
          <w:proofErr w:type="spellStart"/>
          <w:r w:rsidRPr="009D5AA4">
            <w:t>Apress</w:t>
          </w:r>
          <w:proofErr w:type="spellEnd"/>
          <w:r w:rsidRPr="009D5AA4">
            <w:t>.</w:t>
          </w:r>
        </w:p>
        <w:p w14:paraId="67D09551" w14:textId="77777777" w:rsidR="009D5AA4" w:rsidRDefault="009D5AA4" w:rsidP="009D5AA4">
          <w:pPr>
            <w:pStyle w:val="CitaviBibliographyEntry"/>
          </w:pPr>
          <w:bookmarkStart w:id="62" w:name="_CTVL001dfc5199abb554e0eaf0f38619a0db8f6"/>
          <w:r>
            <w:t xml:space="preserve">Schmid, F., &amp; </w:t>
          </w:r>
          <w:proofErr w:type="spellStart"/>
          <w:r>
            <w:t>Trede</w:t>
          </w:r>
          <w:proofErr w:type="spellEnd"/>
          <w:r>
            <w:t xml:space="preserve">, M. (2006). </w:t>
          </w:r>
          <w:bookmarkEnd w:id="62"/>
          <w:r w:rsidRPr="009D5AA4">
            <w:rPr>
              <w:i/>
            </w:rPr>
            <w:t>Finanzmarktstatistik</w:t>
          </w:r>
          <w:r w:rsidRPr="009D5AA4">
            <w:t xml:space="preserve">. Berlin, Heidelberg: Springer-Verlag Berlin Heidelberg. </w:t>
          </w:r>
          <w:proofErr w:type="spellStart"/>
          <w:r w:rsidRPr="009D5AA4">
            <w:t>Retrieved</w:t>
          </w:r>
          <w:proofErr w:type="spellEnd"/>
          <w:r w:rsidRPr="009D5AA4">
            <w:t xml:space="preserve"> </w:t>
          </w:r>
          <w:proofErr w:type="spellStart"/>
          <w:r w:rsidRPr="009D5AA4">
            <w:t>from</w:t>
          </w:r>
          <w:proofErr w:type="spellEnd"/>
          <w:r w:rsidRPr="009D5AA4">
            <w:t xml:space="preserve"> http://dx.doi.org/10.1007/3-540-29795-2</w:t>
          </w:r>
        </w:p>
        <w:p w14:paraId="6479D930" w14:textId="77777777" w:rsidR="009D5AA4" w:rsidRDefault="009D5AA4" w:rsidP="009D5AA4">
          <w:pPr>
            <w:pStyle w:val="CitaviBibliographyEntry"/>
          </w:pPr>
          <w:bookmarkStart w:id="63"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3A1FB59A" w14:textId="77777777" w:rsidR="009D5AA4" w:rsidRDefault="009D5AA4" w:rsidP="009D5AA4">
          <w:pPr>
            <w:pStyle w:val="CitaviBibliographyEntry"/>
          </w:pPr>
          <w:bookmarkStart w:id="64" w:name="_CTVL0011a66254dcb7a4cd88a84ce4f595e5f19"/>
          <w:bookmarkEnd w:id="63"/>
          <w:proofErr w:type="spellStart"/>
          <w:r>
            <w:t>Swamynathan</w:t>
          </w:r>
          <w:proofErr w:type="spellEnd"/>
          <w:r>
            <w:t xml:space="preserve">, M. (2017). </w:t>
          </w:r>
          <w:bookmarkEnd w:id="64"/>
          <w:r w:rsidRPr="009D5AA4">
            <w:rPr>
              <w:i/>
            </w:rPr>
            <w:t xml:space="preserve">Mastering </w:t>
          </w:r>
          <w:proofErr w:type="spellStart"/>
          <w:r w:rsidRPr="009D5AA4">
            <w:rPr>
              <w:i/>
            </w:rPr>
            <w:t>Machine</w:t>
          </w:r>
          <w:proofErr w:type="spellEnd"/>
          <w:r w:rsidRPr="009D5AA4">
            <w:rPr>
              <w:i/>
            </w:rPr>
            <w:t xml:space="preserve"> Learning </w:t>
          </w:r>
          <w:proofErr w:type="spellStart"/>
          <w:r w:rsidRPr="009D5AA4">
            <w:rPr>
              <w:i/>
            </w:rPr>
            <w:t>with</w:t>
          </w:r>
          <w:proofErr w:type="spellEnd"/>
          <w:r w:rsidRPr="009D5AA4">
            <w:rPr>
              <w:i/>
            </w:rPr>
            <w:t xml:space="preserve"> Python in Six </w:t>
          </w:r>
          <w:proofErr w:type="spellStart"/>
          <w:r w:rsidRPr="009D5AA4">
            <w:rPr>
              <w:i/>
            </w:rPr>
            <w:t>Steps</w:t>
          </w:r>
          <w:proofErr w:type="spellEnd"/>
          <w:r w:rsidRPr="009D5AA4">
            <w:rPr>
              <w:i/>
            </w:rPr>
            <w:t xml:space="preserve">: A </w:t>
          </w:r>
          <w:proofErr w:type="spellStart"/>
          <w:r w:rsidRPr="009D5AA4">
            <w:rPr>
              <w:i/>
            </w:rPr>
            <w:t>Practical</w:t>
          </w:r>
          <w:proofErr w:type="spellEnd"/>
          <w:r w:rsidRPr="009D5AA4">
            <w:rPr>
              <w:i/>
            </w:rPr>
            <w:t xml:space="preserve"> Implementation Guide </w:t>
          </w:r>
          <w:proofErr w:type="spellStart"/>
          <w:r w:rsidRPr="009D5AA4">
            <w:rPr>
              <w:i/>
            </w:rPr>
            <w:t>to</w:t>
          </w:r>
          <w:proofErr w:type="spellEnd"/>
          <w:r w:rsidRPr="009D5AA4">
            <w:rPr>
              <w:i/>
            </w:rPr>
            <w:t xml:space="preserve"> </w:t>
          </w:r>
          <w:proofErr w:type="spellStart"/>
          <w:r w:rsidRPr="009D5AA4">
            <w:rPr>
              <w:i/>
            </w:rPr>
            <w:t>Predictive</w:t>
          </w:r>
          <w:proofErr w:type="spellEnd"/>
          <w:r w:rsidRPr="009D5AA4">
            <w:rPr>
              <w:i/>
            </w:rPr>
            <w:t xml:space="preserve"> Data Analytics </w:t>
          </w:r>
          <w:proofErr w:type="spellStart"/>
          <w:r w:rsidRPr="009D5AA4">
            <w:rPr>
              <w:i/>
            </w:rPr>
            <w:t>Using</w:t>
          </w:r>
          <w:proofErr w:type="spellEnd"/>
          <w:r w:rsidRPr="009D5AA4">
            <w:rPr>
              <w:i/>
            </w:rPr>
            <w:t xml:space="preserve"> Python</w:t>
          </w:r>
          <w:r w:rsidRPr="009D5AA4">
            <w:t xml:space="preserve">. Berkeley, CA: </w:t>
          </w:r>
          <w:proofErr w:type="spellStart"/>
          <w:r w:rsidRPr="009D5AA4">
            <w:t>Apress</w:t>
          </w:r>
          <w:proofErr w:type="spellEnd"/>
          <w:r w:rsidRPr="009D5AA4">
            <w:t>; Imprint.</w:t>
          </w:r>
        </w:p>
        <w:p w14:paraId="10C10FCD" w14:textId="6D86AE68" w:rsidR="00DF713F" w:rsidRDefault="009D5AA4" w:rsidP="009D5AA4">
          <w:pPr>
            <w:pStyle w:val="CitaviBibliographyEntry"/>
          </w:pPr>
          <w:bookmarkStart w:id="65" w:name="_CTVL0013400a01f211c48e1b4cc23841567d90a"/>
          <w:r>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65"/>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r w:rsidRPr="00E96ED7">
        <w:lastRenderedPageBreak/>
        <w:t>Eidesstattliche Erklärung</w:t>
      </w:r>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77777777"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Pr>
          <w:noProof/>
        </w:rPr>
        <w:t>23.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9A1B72">
      <w:headerReference w:type="even" r:id="rId23"/>
      <w:headerReference w:type="default" r:id="rId24"/>
      <w:footerReference w:type="even" r:id="rId25"/>
      <w:footerReference w:type="default" r:id="rId26"/>
      <w:headerReference w:type="first" r:id="rId27"/>
      <w:footerReference w:type="first" r:id="rId28"/>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5175B8" w14:textId="77777777" w:rsidR="000563DB" w:rsidRDefault="000563DB" w:rsidP="00185ED2">
      <w:pPr>
        <w:spacing w:after="0" w:line="240" w:lineRule="auto"/>
      </w:pPr>
      <w:r>
        <w:separator/>
      </w:r>
    </w:p>
  </w:endnote>
  <w:endnote w:type="continuationSeparator" w:id="0">
    <w:p w14:paraId="0A587DA9" w14:textId="77777777" w:rsidR="000563DB" w:rsidRDefault="000563DB"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C73DE" w14:textId="77777777" w:rsidR="001D2F05" w:rsidRDefault="001D2F0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71640" w14:textId="77777777" w:rsidR="001D2F05" w:rsidRDefault="001D2F0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1D2F05" w:rsidRDefault="001D2F0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ECB0A" w14:textId="77777777" w:rsidR="000563DB" w:rsidRDefault="000563DB" w:rsidP="00185ED2">
      <w:pPr>
        <w:spacing w:after="0" w:line="240" w:lineRule="auto"/>
      </w:pPr>
      <w:r>
        <w:separator/>
      </w:r>
    </w:p>
  </w:footnote>
  <w:footnote w:type="continuationSeparator" w:id="0">
    <w:p w14:paraId="779F1851" w14:textId="77777777" w:rsidR="000563DB" w:rsidRDefault="000563DB"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1D2F05" w:rsidRDefault="001D2F0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1D2F05" w:rsidRDefault="001D2F0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1D2F05" w:rsidRDefault="001D2F0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76DB"/>
    <w:rsid w:val="00013C32"/>
    <w:rsid w:val="000241F9"/>
    <w:rsid w:val="000250AD"/>
    <w:rsid w:val="00025D86"/>
    <w:rsid w:val="000313D8"/>
    <w:rsid w:val="00034B07"/>
    <w:rsid w:val="00041BC5"/>
    <w:rsid w:val="000542F3"/>
    <w:rsid w:val="00055732"/>
    <w:rsid w:val="000563DB"/>
    <w:rsid w:val="00065881"/>
    <w:rsid w:val="00066B4D"/>
    <w:rsid w:val="00070026"/>
    <w:rsid w:val="00072B7B"/>
    <w:rsid w:val="000862F2"/>
    <w:rsid w:val="000901E5"/>
    <w:rsid w:val="00096C5C"/>
    <w:rsid w:val="000A0262"/>
    <w:rsid w:val="000A0513"/>
    <w:rsid w:val="000A7214"/>
    <w:rsid w:val="000B45B3"/>
    <w:rsid w:val="000B5B77"/>
    <w:rsid w:val="000B6FC0"/>
    <w:rsid w:val="000D1384"/>
    <w:rsid w:val="000D7020"/>
    <w:rsid w:val="000E2163"/>
    <w:rsid w:val="000E5626"/>
    <w:rsid w:val="000E5F8E"/>
    <w:rsid w:val="000F762F"/>
    <w:rsid w:val="00102DC4"/>
    <w:rsid w:val="00110D71"/>
    <w:rsid w:val="00114AB7"/>
    <w:rsid w:val="00116731"/>
    <w:rsid w:val="00122A2F"/>
    <w:rsid w:val="00125DC9"/>
    <w:rsid w:val="00132AF4"/>
    <w:rsid w:val="00141135"/>
    <w:rsid w:val="0014703A"/>
    <w:rsid w:val="00157466"/>
    <w:rsid w:val="00162953"/>
    <w:rsid w:val="00170711"/>
    <w:rsid w:val="00181E8C"/>
    <w:rsid w:val="0018550C"/>
    <w:rsid w:val="00185ED2"/>
    <w:rsid w:val="00193DF7"/>
    <w:rsid w:val="001B2FB4"/>
    <w:rsid w:val="001D1873"/>
    <w:rsid w:val="001D2F05"/>
    <w:rsid w:val="001E0932"/>
    <w:rsid w:val="001F0F96"/>
    <w:rsid w:val="001F275D"/>
    <w:rsid w:val="001F4585"/>
    <w:rsid w:val="001F4F5F"/>
    <w:rsid w:val="002013D7"/>
    <w:rsid w:val="00201820"/>
    <w:rsid w:val="00201B89"/>
    <w:rsid w:val="00203BC1"/>
    <w:rsid w:val="00210AE8"/>
    <w:rsid w:val="00227A29"/>
    <w:rsid w:val="00233DAE"/>
    <w:rsid w:val="00245FA1"/>
    <w:rsid w:val="0025446B"/>
    <w:rsid w:val="00260AA4"/>
    <w:rsid w:val="00261B3A"/>
    <w:rsid w:val="00272D38"/>
    <w:rsid w:val="00272FEE"/>
    <w:rsid w:val="002933E1"/>
    <w:rsid w:val="002B3912"/>
    <w:rsid w:val="002B4572"/>
    <w:rsid w:val="002C21CF"/>
    <w:rsid w:val="002C55D4"/>
    <w:rsid w:val="002C6725"/>
    <w:rsid w:val="002D234A"/>
    <w:rsid w:val="002D5FED"/>
    <w:rsid w:val="002D74D6"/>
    <w:rsid w:val="002E095C"/>
    <w:rsid w:val="002E0D4E"/>
    <w:rsid w:val="002E4AD8"/>
    <w:rsid w:val="002E4D15"/>
    <w:rsid w:val="002E4F6B"/>
    <w:rsid w:val="002E7AF7"/>
    <w:rsid w:val="0030376A"/>
    <w:rsid w:val="00305051"/>
    <w:rsid w:val="00310ED8"/>
    <w:rsid w:val="00326908"/>
    <w:rsid w:val="0033156F"/>
    <w:rsid w:val="00333DE3"/>
    <w:rsid w:val="003413C6"/>
    <w:rsid w:val="00344170"/>
    <w:rsid w:val="003537DC"/>
    <w:rsid w:val="00360C9E"/>
    <w:rsid w:val="0036376D"/>
    <w:rsid w:val="003670AD"/>
    <w:rsid w:val="00374472"/>
    <w:rsid w:val="0037538E"/>
    <w:rsid w:val="00380AE7"/>
    <w:rsid w:val="00381AAD"/>
    <w:rsid w:val="00386D79"/>
    <w:rsid w:val="003A0EA5"/>
    <w:rsid w:val="003A17DB"/>
    <w:rsid w:val="003A40D0"/>
    <w:rsid w:val="003A5DB4"/>
    <w:rsid w:val="003A6843"/>
    <w:rsid w:val="003C1CED"/>
    <w:rsid w:val="003C5076"/>
    <w:rsid w:val="003C731C"/>
    <w:rsid w:val="003D1431"/>
    <w:rsid w:val="003D195B"/>
    <w:rsid w:val="003E221F"/>
    <w:rsid w:val="003E5C04"/>
    <w:rsid w:val="003F26C7"/>
    <w:rsid w:val="003F505E"/>
    <w:rsid w:val="003F5D2B"/>
    <w:rsid w:val="003F60EC"/>
    <w:rsid w:val="00401F08"/>
    <w:rsid w:val="004220C6"/>
    <w:rsid w:val="0042222D"/>
    <w:rsid w:val="00443E9B"/>
    <w:rsid w:val="00454EDD"/>
    <w:rsid w:val="0045644E"/>
    <w:rsid w:val="00464EA2"/>
    <w:rsid w:val="00473743"/>
    <w:rsid w:val="00474A54"/>
    <w:rsid w:val="00475B42"/>
    <w:rsid w:val="00490202"/>
    <w:rsid w:val="00491C7B"/>
    <w:rsid w:val="0049648C"/>
    <w:rsid w:val="004A59E0"/>
    <w:rsid w:val="004B3142"/>
    <w:rsid w:val="004B3B69"/>
    <w:rsid w:val="004B7ED9"/>
    <w:rsid w:val="004C3226"/>
    <w:rsid w:val="004D5407"/>
    <w:rsid w:val="004D570E"/>
    <w:rsid w:val="004D6C63"/>
    <w:rsid w:val="004E3DA1"/>
    <w:rsid w:val="004E4EF3"/>
    <w:rsid w:val="004E56B9"/>
    <w:rsid w:val="004E762D"/>
    <w:rsid w:val="004F7A51"/>
    <w:rsid w:val="005030B7"/>
    <w:rsid w:val="00514028"/>
    <w:rsid w:val="00515F40"/>
    <w:rsid w:val="005412FE"/>
    <w:rsid w:val="00554E05"/>
    <w:rsid w:val="00557047"/>
    <w:rsid w:val="005578F8"/>
    <w:rsid w:val="0055795C"/>
    <w:rsid w:val="00565395"/>
    <w:rsid w:val="0057154A"/>
    <w:rsid w:val="0057648E"/>
    <w:rsid w:val="00590558"/>
    <w:rsid w:val="00592280"/>
    <w:rsid w:val="00592338"/>
    <w:rsid w:val="005931C4"/>
    <w:rsid w:val="005967C3"/>
    <w:rsid w:val="00597365"/>
    <w:rsid w:val="005A0BB4"/>
    <w:rsid w:val="005A5ADE"/>
    <w:rsid w:val="005A5D72"/>
    <w:rsid w:val="005B7CE8"/>
    <w:rsid w:val="005C08C2"/>
    <w:rsid w:val="005D0BEC"/>
    <w:rsid w:val="005D15B6"/>
    <w:rsid w:val="005D210A"/>
    <w:rsid w:val="005E2980"/>
    <w:rsid w:val="005E3094"/>
    <w:rsid w:val="005E5C52"/>
    <w:rsid w:val="005F3496"/>
    <w:rsid w:val="0060608D"/>
    <w:rsid w:val="006171F5"/>
    <w:rsid w:val="006473CB"/>
    <w:rsid w:val="00653C3C"/>
    <w:rsid w:val="00660EC7"/>
    <w:rsid w:val="00662733"/>
    <w:rsid w:val="00676947"/>
    <w:rsid w:val="0067775F"/>
    <w:rsid w:val="00683CB6"/>
    <w:rsid w:val="00686E14"/>
    <w:rsid w:val="00692CE6"/>
    <w:rsid w:val="006B2AA1"/>
    <w:rsid w:val="006B4AFB"/>
    <w:rsid w:val="006C3EE2"/>
    <w:rsid w:val="006D0994"/>
    <w:rsid w:val="006D57DD"/>
    <w:rsid w:val="006D7614"/>
    <w:rsid w:val="006F713C"/>
    <w:rsid w:val="00706931"/>
    <w:rsid w:val="007112A8"/>
    <w:rsid w:val="00713108"/>
    <w:rsid w:val="00721D83"/>
    <w:rsid w:val="00725E6A"/>
    <w:rsid w:val="007263CE"/>
    <w:rsid w:val="00732178"/>
    <w:rsid w:val="00733DA3"/>
    <w:rsid w:val="00740EBD"/>
    <w:rsid w:val="00741BDB"/>
    <w:rsid w:val="00743E38"/>
    <w:rsid w:val="00745FC0"/>
    <w:rsid w:val="00754676"/>
    <w:rsid w:val="00756FA9"/>
    <w:rsid w:val="007741CF"/>
    <w:rsid w:val="00774B16"/>
    <w:rsid w:val="007903FB"/>
    <w:rsid w:val="0079434C"/>
    <w:rsid w:val="00796C58"/>
    <w:rsid w:val="007B206B"/>
    <w:rsid w:val="007D2B16"/>
    <w:rsid w:val="007D2E46"/>
    <w:rsid w:val="007D4AE3"/>
    <w:rsid w:val="007D70BD"/>
    <w:rsid w:val="007E48E3"/>
    <w:rsid w:val="007F3E32"/>
    <w:rsid w:val="007F4FA5"/>
    <w:rsid w:val="00802FEE"/>
    <w:rsid w:val="00804BBD"/>
    <w:rsid w:val="008120A1"/>
    <w:rsid w:val="00812770"/>
    <w:rsid w:val="00817F3E"/>
    <w:rsid w:val="00821554"/>
    <w:rsid w:val="008411D4"/>
    <w:rsid w:val="00842BF6"/>
    <w:rsid w:val="008525D8"/>
    <w:rsid w:val="008644B7"/>
    <w:rsid w:val="00874D98"/>
    <w:rsid w:val="00881365"/>
    <w:rsid w:val="008813B4"/>
    <w:rsid w:val="00882D7C"/>
    <w:rsid w:val="0088567F"/>
    <w:rsid w:val="00887621"/>
    <w:rsid w:val="008878C5"/>
    <w:rsid w:val="00895AA0"/>
    <w:rsid w:val="00896B75"/>
    <w:rsid w:val="008A2D3B"/>
    <w:rsid w:val="008B50B8"/>
    <w:rsid w:val="008D01FA"/>
    <w:rsid w:val="008D26FA"/>
    <w:rsid w:val="008F28E4"/>
    <w:rsid w:val="008F349A"/>
    <w:rsid w:val="008F408A"/>
    <w:rsid w:val="008F7D23"/>
    <w:rsid w:val="00904E78"/>
    <w:rsid w:val="00907EC0"/>
    <w:rsid w:val="00921D83"/>
    <w:rsid w:val="00923806"/>
    <w:rsid w:val="00967070"/>
    <w:rsid w:val="00976BA3"/>
    <w:rsid w:val="0098183D"/>
    <w:rsid w:val="00983FF3"/>
    <w:rsid w:val="00994A70"/>
    <w:rsid w:val="009A1B72"/>
    <w:rsid w:val="009A3505"/>
    <w:rsid w:val="009A7F19"/>
    <w:rsid w:val="009B0F25"/>
    <w:rsid w:val="009B68F1"/>
    <w:rsid w:val="009C15A3"/>
    <w:rsid w:val="009C3C61"/>
    <w:rsid w:val="009D020C"/>
    <w:rsid w:val="009D4963"/>
    <w:rsid w:val="009D590F"/>
    <w:rsid w:val="009D5AA4"/>
    <w:rsid w:val="009E0971"/>
    <w:rsid w:val="009E7FF7"/>
    <w:rsid w:val="009F1EFA"/>
    <w:rsid w:val="009F2306"/>
    <w:rsid w:val="009F437F"/>
    <w:rsid w:val="009F49C0"/>
    <w:rsid w:val="00A014A8"/>
    <w:rsid w:val="00A01C8B"/>
    <w:rsid w:val="00A0405B"/>
    <w:rsid w:val="00A1254C"/>
    <w:rsid w:val="00A13C03"/>
    <w:rsid w:val="00A36749"/>
    <w:rsid w:val="00A42C56"/>
    <w:rsid w:val="00A434E4"/>
    <w:rsid w:val="00A44DD3"/>
    <w:rsid w:val="00A44FE1"/>
    <w:rsid w:val="00A45E01"/>
    <w:rsid w:val="00A45F7C"/>
    <w:rsid w:val="00A546E9"/>
    <w:rsid w:val="00A55CA7"/>
    <w:rsid w:val="00A803FA"/>
    <w:rsid w:val="00A83A2B"/>
    <w:rsid w:val="00A85EAE"/>
    <w:rsid w:val="00AA4325"/>
    <w:rsid w:val="00AC304B"/>
    <w:rsid w:val="00AD1804"/>
    <w:rsid w:val="00AD2F4C"/>
    <w:rsid w:val="00AE256F"/>
    <w:rsid w:val="00B138CE"/>
    <w:rsid w:val="00B16C2F"/>
    <w:rsid w:val="00B2789C"/>
    <w:rsid w:val="00B32B5E"/>
    <w:rsid w:val="00B3626E"/>
    <w:rsid w:val="00B375CD"/>
    <w:rsid w:val="00B4251B"/>
    <w:rsid w:val="00B428FD"/>
    <w:rsid w:val="00B46209"/>
    <w:rsid w:val="00B5329B"/>
    <w:rsid w:val="00B60812"/>
    <w:rsid w:val="00B61F91"/>
    <w:rsid w:val="00B75A08"/>
    <w:rsid w:val="00B81EF7"/>
    <w:rsid w:val="00B86932"/>
    <w:rsid w:val="00BA5580"/>
    <w:rsid w:val="00BA58F4"/>
    <w:rsid w:val="00BB22D0"/>
    <w:rsid w:val="00BB249D"/>
    <w:rsid w:val="00BB31D9"/>
    <w:rsid w:val="00BC04DF"/>
    <w:rsid w:val="00BC29F4"/>
    <w:rsid w:val="00BC4363"/>
    <w:rsid w:val="00BD3C54"/>
    <w:rsid w:val="00BD63AB"/>
    <w:rsid w:val="00C00B09"/>
    <w:rsid w:val="00C10ADD"/>
    <w:rsid w:val="00C12C57"/>
    <w:rsid w:val="00C138C9"/>
    <w:rsid w:val="00C14677"/>
    <w:rsid w:val="00C33EF0"/>
    <w:rsid w:val="00C35391"/>
    <w:rsid w:val="00C520C1"/>
    <w:rsid w:val="00C53487"/>
    <w:rsid w:val="00C54655"/>
    <w:rsid w:val="00C635BB"/>
    <w:rsid w:val="00C706AA"/>
    <w:rsid w:val="00C7284A"/>
    <w:rsid w:val="00C7554E"/>
    <w:rsid w:val="00C77122"/>
    <w:rsid w:val="00C81E3B"/>
    <w:rsid w:val="00C82067"/>
    <w:rsid w:val="00C836BB"/>
    <w:rsid w:val="00C845F1"/>
    <w:rsid w:val="00C85530"/>
    <w:rsid w:val="00C8761A"/>
    <w:rsid w:val="00C94793"/>
    <w:rsid w:val="00CA276A"/>
    <w:rsid w:val="00CA7AED"/>
    <w:rsid w:val="00CB30C2"/>
    <w:rsid w:val="00CB694A"/>
    <w:rsid w:val="00CC3557"/>
    <w:rsid w:val="00CD0569"/>
    <w:rsid w:val="00CD3ECC"/>
    <w:rsid w:val="00CE2111"/>
    <w:rsid w:val="00CE40B2"/>
    <w:rsid w:val="00CF026D"/>
    <w:rsid w:val="00D003C1"/>
    <w:rsid w:val="00D026E2"/>
    <w:rsid w:val="00D156C4"/>
    <w:rsid w:val="00D34292"/>
    <w:rsid w:val="00D3450A"/>
    <w:rsid w:val="00D345FB"/>
    <w:rsid w:val="00D418FD"/>
    <w:rsid w:val="00D46891"/>
    <w:rsid w:val="00D47B38"/>
    <w:rsid w:val="00D514D3"/>
    <w:rsid w:val="00D56E44"/>
    <w:rsid w:val="00D60FF6"/>
    <w:rsid w:val="00D627A1"/>
    <w:rsid w:val="00D63164"/>
    <w:rsid w:val="00D665C5"/>
    <w:rsid w:val="00D70844"/>
    <w:rsid w:val="00D74239"/>
    <w:rsid w:val="00D75A3B"/>
    <w:rsid w:val="00D75DBA"/>
    <w:rsid w:val="00D82EA5"/>
    <w:rsid w:val="00D863E6"/>
    <w:rsid w:val="00DB440A"/>
    <w:rsid w:val="00DB530B"/>
    <w:rsid w:val="00DB5466"/>
    <w:rsid w:val="00DC6B76"/>
    <w:rsid w:val="00DD0B75"/>
    <w:rsid w:val="00DD249A"/>
    <w:rsid w:val="00DD38E7"/>
    <w:rsid w:val="00DD63DD"/>
    <w:rsid w:val="00DF713F"/>
    <w:rsid w:val="00E11DD0"/>
    <w:rsid w:val="00E21109"/>
    <w:rsid w:val="00E251CB"/>
    <w:rsid w:val="00E25AFB"/>
    <w:rsid w:val="00E25F9D"/>
    <w:rsid w:val="00E300C9"/>
    <w:rsid w:val="00E30E76"/>
    <w:rsid w:val="00E37940"/>
    <w:rsid w:val="00E4245D"/>
    <w:rsid w:val="00E45BCB"/>
    <w:rsid w:val="00E52A4C"/>
    <w:rsid w:val="00E739CC"/>
    <w:rsid w:val="00E75420"/>
    <w:rsid w:val="00E96ED7"/>
    <w:rsid w:val="00E97B5F"/>
    <w:rsid w:val="00EA521B"/>
    <w:rsid w:val="00EA5A26"/>
    <w:rsid w:val="00EB54A9"/>
    <w:rsid w:val="00EE0147"/>
    <w:rsid w:val="00EE270D"/>
    <w:rsid w:val="00EF641D"/>
    <w:rsid w:val="00F02020"/>
    <w:rsid w:val="00F040B8"/>
    <w:rsid w:val="00F04E6B"/>
    <w:rsid w:val="00F32019"/>
    <w:rsid w:val="00F4050E"/>
    <w:rsid w:val="00F42DF6"/>
    <w:rsid w:val="00F50687"/>
    <w:rsid w:val="00F610A9"/>
    <w:rsid w:val="00F65264"/>
    <w:rsid w:val="00F67E3D"/>
    <w:rsid w:val="00F721F6"/>
    <w:rsid w:val="00F80BF9"/>
    <w:rsid w:val="00F80CCB"/>
    <w:rsid w:val="00F909B3"/>
    <w:rsid w:val="00FA21A0"/>
    <w:rsid w:val="00FB04AD"/>
    <w:rsid w:val="00FB42E8"/>
    <w:rsid w:val="00FC142C"/>
    <w:rsid w:val="00FC1BAC"/>
    <w:rsid w:val="00FC6FD5"/>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eader" Target="head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391058" w:rsidRDefault="00391058" w:rsidP="00391058">
          <w:pPr>
            <w:pStyle w:val="58D893287E0C432ABD4D881777F996D5"/>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C5F89-80E1-4D0A-A008-360715ACF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31155</Words>
  <Characters>196280</Characters>
  <Application>Microsoft Office Word</Application>
  <DocSecurity>0</DocSecurity>
  <Lines>1635</Lines>
  <Paragraphs>4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6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32</cp:revision>
  <cp:lastPrinted>2018-08-22T11:04:00Z</cp:lastPrinted>
  <dcterms:created xsi:type="dcterms:W3CDTF">2018-08-18T12:18:00Z</dcterms:created>
  <dcterms:modified xsi:type="dcterms:W3CDTF">2018-08-22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